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76E1C1" w14:textId="77777777" w:rsidR="005F40DC" w:rsidRPr="00365080" w:rsidRDefault="00590F36" w:rsidP="008E4801">
      <w:pPr>
        <w:spacing w:before="480" w:after="120"/>
        <w:rPr>
          <w:lang w:val="es-AR"/>
        </w:rPr>
      </w:pPr>
      <w:r w:rsidRPr="00365080">
        <w:rPr>
          <w:b/>
          <w:bCs/>
          <w:color w:val="666666"/>
          <w:lang w:val="es-AR"/>
        </w:rPr>
        <w:t>¿QUÉ FUNCIONA Y CÓMO?</w:t>
      </w:r>
    </w:p>
    <w:p w14:paraId="4EBF8799" w14:textId="77777777" w:rsidR="005F40DC" w:rsidRPr="00365080" w:rsidRDefault="00590F36" w:rsidP="008E4801">
      <w:pPr>
        <w:spacing w:after="120"/>
        <w:rPr>
          <w:lang w:val="es-AR"/>
        </w:rPr>
      </w:pPr>
      <w:r w:rsidRPr="00365080">
        <w:rPr>
          <w:b/>
          <w:bCs/>
          <w:color w:val="006BB6"/>
          <w:sz w:val="36"/>
          <w:szCs w:val="36"/>
          <w:lang w:val="es-AR"/>
        </w:rPr>
        <w:t>Experiencias comunitarias de adaptación al cambio climático para la salud y los derechos sexuales y reproductivos</w:t>
      </w:r>
    </w:p>
    <w:p w14:paraId="24C1D44C" w14:textId="77777777" w:rsidR="005F40DC" w:rsidRPr="00365080" w:rsidRDefault="00590F36" w:rsidP="008E4801">
      <w:pPr>
        <w:pBdr>
          <w:bottom w:val="single" w:sz="8" w:space="4" w:color="006BB6"/>
        </w:pBdr>
        <w:spacing w:before="80" w:after="120"/>
        <w:rPr>
          <w:lang w:val="es-AR"/>
        </w:rPr>
      </w:pPr>
      <w:r w:rsidRPr="00365080">
        <w:rPr>
          <w:b/>
          <w:bCs/>
          <w:color w:val="005A8E"/>
          <w:sz w:val="28"/>
          <w:szCs w:val="28"/>
          <w:lang w:val="es-AR"/>
        </w:rPr>
        <w:t>Convocatoria de propuestas de investigación</w:t>
      </w:r>
    </w:p>
    <w:p w14:paraId="3AFA27AC" w14:textId="77777777" w:rsidR="005F40DC" w:rsidRPr="00365080" w:rsidRDefault="00590F36" w:rsidP="008E4801">
      <w:pPr>
        <w:spacing w:before="120" w:after="120"/>
        <w:rPr>
          <w:lang w:val="es-AR"/>
        </w:rPr>
      </w:pPr>
      <w:r w:rsidRPr="00365080">
        <w:rPr>
          <w:b/>
          <w:bCs/>
          <w:color w:val="333333"/>
          <w:lang w:val="es-AR"/>
        </w:rPr>
        <w:t xml:space="preserve">Publicado por: </w:t>
      </w:r>
      <w:r w:rsidRPr="00365080">
        <w:rPr>
          <w:color w:val="333333"/>
          <w:lang w:val="es-AR"/>
        </w:rPr>
        <w:t>Programa Especial PNUD/UNFPA/UNICEF/OMS/Banco Mundial de Investigación, Desarrollo y Formación en Investigación sobre Reproducción Humana (HRP), Departamento de Salud Sexual, Reproductiva, Materna, Infantil, del Adolescente y del Envejecimiento, Organización Mundial de la Salud</w:t>
      </w:r>
    </w:p>
    <w:p w14:paraId="29D0D6F0" w14:textId="7ABFAEA2" w:rsidR="005F40DC" w:rsidRPr="00365080" w:rsidRDefault="00590F36" w:rsidP="008E4801">
      <w:pPr>
        <w:spacing w:before="60" w:after="120"/>
        <w:rPr>
          <w:lang w:val="es-AR"/>
        </w:rPr>
      </w:pPr>
      <w:r w:rsidRPr="00365080">
        <w:rPr>
          <w:b/>
          <w:bCs/>
          <w:color w:val="333333"/>
          <w:lang w:val="es-AR"/>
        </w:rPr>
        <w:t xml:space="preserve">Fecha límite de presentación: </w:t>
      </w:r>
      <w:r w:rsidR="00622364" w:rsidRPr="00065267">
        <w:rPr>
          <w:strike/>
          <w:color w:val="333333"/>
          <w:lang w:val="es-AR"/>
        </w:rPr>
        <w:t>12</w:t>
      </w:r>
      <w:r w:rsidRPr="00065267">
        <w:rPr>
          <w:strike/>
          <w:color w:val="333333"/>
          <w:lang w:val="es-AR"/>
        </w:rPr>
        <w:t xml:space="preserve"> de abril de 2026, 23:59 GMT+1</w:t>
      </w:r>
      <w:r w:rsidR="00065267">
        <w:rPr>
          <w:color w:val="333333"/>
          <w:lang w:val="es-AR"/>
        </w:rPr>
        <w:t xml:space="preserve"> </w:t>
      </w:r>
      <w:r w:rsidR="00065267" w:rsidRPr="00065267">
        <w:rPr>
          <w:b/>
          <w:bCs/>
          <w:color w:val="FF0000"/>
          <w:lang w:val="es-AR"/>
        </w:rPr>
        <w:t>NUEVA FECHA 26 de abril de 2026, 23:59 GMT+1</w:t>
      </w:r>
    </w:p>
    <w:p w14:paraId="6CA967C8" w14:textId="13F51154" w:rsidR="008273BA" w:rsidRPr="00365080" w:rsidRDefault="00590F36" w:rsidP="008E4801">
      <w:pPr>
        <w:spacing w:before="60" w:after="120"/>
        <w:rPr>
          <w:b/>
          <w:bCs/>
          <w:color w:val="333333"/>
          <w:lang w:val="es-AR"/>
        </w:rPr>
      </w:pPr>
      <w:r w:rsidRPr="00365080">
        <w:rPr>
          <w:b/>
          <w:bCs/>
          <w:color w:val="333333"/>
          <w:lang w:val="es-AR"/>
        </w:rPr>
        <w:t xml:space="preserve">Plataforma de presentación: </w:t>
      </w:r>
      <w:hyperlink r:id="rId11" w:history="1">
        <w:r w:rsidRPr="00365080">
          <w:rPr>
            <w:rStyle w:val="Hyperlink"/>
            <w:b/>
            <w:bCs/>
            <w:lang w:val="es-AR"/>
          </w:rPr>
          <w:t>Experiencias comunitarias de adaptación al cambio climático para la salud y los derechos sexuales y reproductivos – FORMULARIO DE SOLICITUD</w:t>
        </w:r>
      </w:hyperlink>
    </w:p>
    <w:p w14:paraId="676F9518" w14:textId="090FBA03" w:rsidR="005F40DC" w:rsidRPr="00365080" w:rsidRDefault="00590F36" w:rsidP="008E4801">
      <w:pPr>
        <w:spacing w:before="60" w:after="120"/>
        <w:rPr>
          <w:lang w:val="es-AR"/>
        </w:rPr>
      </w:pPr>
      <w:r w:rsidRPr="00365080">
        <w:rPr>
          <w:b/>
          <w:bCs/>
          <w:color w:val="333333"/>
          <w:lang w:val="es-AR"/>
        </w:rPr>
        <w:t xml:space="preserve">Idiomas aceptados: </w:t>
      </w:r>
      <w:r w:rsidRPr="00365080">
        <w:rPr>
          <w:color w:val="333333"/>
          <w:lang w:val="es-AR"/>
        </w:rPr>
        <w:t>inglés, francés o español</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70681B" w:rsidRPr="00065267" w14:paraId="2E0193EA" w14:textId="77777777" w:rsidTr="001D57EA">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1FD80CDA" w14:textId="11C9DDCB" w:rsidR="0070681B" w:rsidRPr="00365080" w:rsidRDefault="0070681B" w:rsidP="001D57EA">
            <w:pPr>
              <w:spacing w:after="120"/>
              <w:rPr>
                <w:lang w:val="es-AR"/>
              </w:rPr>
            </w:pPr>
            <w:r w:rsidRPr="00365080">
              <w:rPr>
                <w:b/>
                <w:bCs/>
                <w:color w:val="006BB6"/>
                <w:lang w:val="es-AR"/>
              </w:rPr>
              <w:t>Aviso</w:t>
            </w:r>
          </w:p>
          <w:p w14:paraId="3E71C78F" w14:textId="3F228612" w:rsidR="0070681B" w:rsidRPr="00365080" w:rsidRDefault="0070681B" w:rsidP="001D57EA">
            <w:pPr>
              <w:spacing w:before="40" w:after="120"/>
              <w:rPr>
                <w:lang w:val="es-AR"/>
              </w:rPr>
            </w:pPr>
            <w:r w:rsidRPr="00365080">
              <w:rPr>
                <w:color w:val="333333"/>
                <w:lang w:val="es-AR"/>
              </w:rPr>
              <w:t xml:space="preserve">La traducción al español </w:t>
            </w:r>
            <w:r w:rsidR="00B140CC">
              <w:rPr>
                <w:color w:val="333333"/>
                <w:lang w:val="es-AR"/>
              </w:rPr>
              <w:t>a partir de</w:t>
            </w:r>
            <w:r w:rsidR="00DF5CE1" w:rsidRPr="00365080">
              <w:rPr>
                <w:color w:val="333333"/>
                <w:lang w:val="es-AR"/>
              </w:rPr>
              <w:t xml:space="preserve">l original en inglés </w:t>
            </w:r>
            <w:r w:rsidRPr="00365080">
              <w:rPr>
                <w:color w:val="333333"/>
                <w:lang w:val="es-AR"/>
              </w:rPr>
              <w:t>se realizó con IA; cualquier error potencial es involuntario.</w:t>
            </w:r>
          </w:p>
        </w:tc>
      </w:tr>
    </w:tbl>
    <w:p w14:paraId="0D943F1E" w14:textId="77777777" w:rsidR="0070681B" w:rsidRPr="00365080" w:rsidRDefault="0070681B" w:rsidP="0070681B">
      <w:pPr>
        <w:spacing w:after="120"/>
        <w:rPr>
          <w:lang w:val="es-AR"/>
        </w:rPr>
      </w:pPr>
    </w:p>
    <w:p w14:paraId="3EB79BA7" w14:textId="77777777" w:rsidR="005F40DC" w:rsidRPr="00365080" w:rsidRDefault="005F40DC" w:rsidP="008E4801">
      <w:pPr>
        <w:spacing w:after="120"/>
        <w:rPr>
          <w:lang w:val="es-AR"/>
        </w:rPr>
      </w:pPr>
    </w:p>
    <w:p w14:paraId="24DB18A8" w14:textId="3B1D2A21" w:rsidR="005F40DC" w:rsidRPr="00365080" w:rsidRDefault="00590F36" w:rsidP="008E4801">
      <w:pPr>
        <w:pStyle w:val="Heading1"/>
        <w:rPr>
          <w:lang w:val="es-AR"/>
        </w:rPr>
      </w:pPr>
      <w:r w:rsidRPr="00365080">
        <w:rPr>
          <w:lang w:val="es-AR"/>
        </w:rPr>
        <w:t>1. Antecedentes y justificación</w:t>
      </w:r>
    </w:p>
    <w:p w14:paraId="044DA759" w14:textId="6E8AF738" w:rsidR="005F40DC" w:rsidRPr="00365080" w:rsidRDefault="00590F36" w:rsidP="008E4801">
      <w:pPr>
        <w:spacing w:before="60" w:after="120"/>
        <w:rPr>
          <w:lang w:val="es-AR"/>
        </w:rPr>
      </w:pPr>
      <w:r w:rsidRPr="00365080">
        <w:rPr>
          <w:color w:val="333333"/>
          <w:lang w:val="es-AR"/>
        </w:rPr>
        <w:t>El cambio climático es una de las amenazas más graves para la salud mundial en el siglo XXI [1]. Sus efectos sobre la salud y los derechos sexuales y reproductivos (SDSR) son amplios: desde resultados maternos y perinatales adversos vinculados a las temperaturas extremas y las inundaciones, hasta el aumento de la incidencia de la violencia de género en las secuelas de las crisis climáticas, pasando por el acceso interrumpido a la anticoncepción y la atención para el aborto cuando los sistemas de salud se ven desbordados [2–6]. Una revisión de alcance realizada por la OMS/HRP confirmó la amplitud de estas asociaciones y documentó brechas críticas en la evidencia, en particular para la atención para el aborto, la anticoncepción y las cuestiones más amplias de salud sexual [3]. La evidencia es especialmente escasa en estudios que aplican un enfoque interseccional que tenga en cuenta cómo el género, la edad, la discapacidad, la pobreza y el estatus migratorio interactúan con la exposición climática para determinar los resultados en materia de SDSR.</w:t>
      </w:r>
    </w:p>
    <w:p w14:paraId="56F7D597" w14:textId="30AB6463" w:rsidR="0034636C" w:rsidRPr="00365080" w:rsidRDefault="00590F36" w:rsidP="008E4801">
      <w:pPr>
        <w:spacing w:before="60" w:after="120"/>
        <w:rPr>
          <w:color w:val="333333"/>
          <w:lang w:val="es-AR"/>
        </w:rPr>
      </w:pPr>
      <w:r w:rsidRPr="00365080">
        <w:rPr>
          <w:color w:val="333333"/>
          <w:lang w:val="es-AR"/>
        </w:rPr>
        <w:t xml:space="preserve">Un ejercicio de priorización liderado por la OMS/HRP en 2024 con expertos/as en SDSR, clima y medio ambiente produjo una lista de diez preguntas de investigación prioritarias en la intersección de los eventos relacionados con el clima y los SDSR [7], e identificó los enfoques participativos y de métodos mixtos como los más adecuados para generar la evidencia necesaria [8]. La evidencia también ha demostrado que, si bien algunos Planes Nacionales de Adaptación (PNA) y Planes Nacionales de Adaptación para la Salud (PNAS) incluyen componentes de SDSR, ninguno aborda los SDSR de manera integral [9,10]. </w:t>
      </w:r>
    </w:p>
    <w:p w14:paraId="1DCD2B4C" w14:textId="2558AFCD" w:rsidR="005F40DC" w:rsidRPr="00365080" w:rsidRDefault="00590F36" w:rsidP="008E4801">
      <w:pPr>
        <w:spacing w:before="60" w:after="120"/>
        <w:rPr>
          <w:lang w:val="es-AR"/>
        </w:rPr>
      </w:pPr>
      <w:r w:rsidRPr="00365080">
        <w:rPr>
          <w:color w:val="333333"/>
          <w:lang w:val="es-AR"/>
        </w:rPr>
        <w:t>Esta convocatoria responde directamente a ambos hallazgos. Se centra en cuatro áreas de resultados prioritarios — salud materna, violencia de género, anticoncepción y atención para el aborto — y se basa en el principio de que las comunidades más afectadas por el cambio climático están en mejor posición para definir, estudiar y contribuir a resolver los problemas que enfrentan.</w:t>
      </w:r>
    </w:p>
    <w:p w14:paraId="495939B2" w14:textId="77777777" w:rsidR="00BB64DB" w:rsidRPr="00365080" w:rsidRDefault="00BB64DB" w:rsidP="008E4801">
      <w:pPr>
        <w:pStyle w:val="Heading1"/>
        <w:rPr>
          <w:lang w:val="es-AR"/>
        </w:rPr>
      </w:pPr>
    </w:p>
    <w:p w14:paraId="6302CE49" w14:textId="41D95330" w:rsidR="005F40DC" w:rsidRPr="00365080" w:rsidRDefault="00590F36" w:rsidP="008E4801">
      <w:pPr>
        <w:pStyle w:val="Heading1"/>
        <w:rPr>
          <w:lang w:val="es-AR"/>
        </w:rPr>
      </w:pPr>
      <w:r w:rsidRPr="00365080">
        <w:rPr>
          <w:lang w:val="es-AR"/>
        </w:rPr>
        <w:lastRenderedPageBreak/>
        <w:t>2. Preguntas de investigación y objetivos</w:t>
      </w:r>
    </w:p>
    <w:p w14:paraId="7DB0B1E3" w14:textId="609375AF" w:rsidR="005F40DC" w:rsidRPr="00365080" w:rsidRDefault="00590F36" w:rsidP="008E4801">
      <w:pPr>
        <w:pStyle w:val="Heading2"/>
        <w:pBdr>
          <w:bottom w:val="single" w:sz="2" w:space="4" w:color="CCCCCC"/>
        </w:pBdr>
        <w:spacing w:after="120"/>
        <w:rPr>
          <w:lang w:val="es-AR"/>
        </w:rPr>
      </w:pPr>
      <w:r w:rsidRPr="00365080">
        <w:rPr>
          <w:lang w:val="es-AR"/>
        </w:rPr>
        <w:t>2.1 Preguntas de investigación prioritarias</w:t>
      </w:r>
    </w:p>
    <w:p w14:paraId="7EA55CD4" w14:textId="4EC7899E" w:rsidR="005F40DC" w:rsidRPr="00365080" w:rsidRDefault="00590F36" w:rsidP="008E4801">
      <w:pPr>
        <w:spacing w:before="60" w:after="120"/>
        <w:rPr>
          <w:lang w:val="es-AR"/>
        </w:rPr>
      </w:pPr>
      <w:r w:rsidRPr="00365080">
        <w:rPr>
          <w:color w:val="333333"/>
          <w:lang w:val="es-AR"/>
        </w:rPr>
        <w:t xml:space="preserve">Esta convocatoria se enfoca en cuatro áreas de resultados de SDSR donde la brecha de evidencia es más aguda y donde la investigación participativa centrada en la comunidad es más necesaria, basándose en el proceso de construcción de consenso de la OMS/HRP de 2024 [7]. Cada propuesta debe abordar </w:t>
      </w:r>
      <w:r w:rsidR="005623D1" w:rsidRPr="00365080">
        <w:rPr>
          <w:b/>
          <w:bCs/>
          <w:color w:val="333333"/>
          <w:u w:val="single"/>
          <w:lang w:val="es-AR"/>
        </w:rPr>
        <w:t xml:space="preserve">solo </w:t>
      </w:r>
      <w:r w:rsidRPr="00365080">
        <w:rPr>
          <w:b/>
          <w:bCs/>
          <w:color w:val="333333"/>
          <w:u w:val="single"/>
          <w:lang w:val="es-AR"/>
        </w:rPr>
        <w:t>una</w:t>
      </w:r>
      <w:r w:rsidRPr="00365080">
        <w:rPr>
          <w:color w:val="333333"/>
          <w:lang w:val="es-AR"/>
        </w:rPr>
        <w:t xml:space="preserve"> de las cuatro preguntas prioritarias siguientes y proporcionar una justificación concisa de esa elección basada en el contexto local, las brechas de evidencia existentes y la experiencia del equipo.</w:t>
      </w:r>
    </w:p>
    <w:p w14:paraId="28E72B86" w14:textId="77777777" w:rsidR="005F40DC" w:rsidRPr="00365080" w:rsidRDefault="005F40DC" w:rsidP="008E4801">
      <w:pPr>
        <w:spacing w:after="120"/>
        <w:rPr>
          <w:lang w:val="es-A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065267" w14:paraId="65EB8C2C"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477D8CEB" w14:textId="232B189B" w:rsidR="005F40DC" w:rsidRPr="00365080" w:rsidRDefault="00590F36" w:rsidP="008E4801">
            <w:pPr>
              <w:spacing w:after="120"/>
              <w:rPr>
                <w:lang w:val="es-AR"/>
              </w:rPr>
            </w:pPr>
            <w:r w:rsidRPr="00365080">
              <w:rPr>
                <w:b/>
                <w:bCs/>
                <w:color w:val="006BB6"/>
                <w:lang w:val="es-AR"/>
              </w:rPr>
              <w:t>Pregunta prioritaria 1 – Salud materna</w:t>
            </w:r>
          </w:p>
          <w:p w14:paraId="3693FA06" w14:textId="77777777" w:rsidR="005F40DC" w:rsidRPr="00365080" w:rsidRDefault="00590F36" w:rsidP="008E4801">
            <w:pPr>
              <w:spacing w:before="40" w:after="120"/>
              <w:rPr>
                <w:lang w:val="es-AR"/>
              </w:rPr>
            </w:pPr>
            <w:r w:rsidRPr="00365080">
              <w:rPr>
                <w:color w:val="333333"/>
                <w:lang w:val="es-AR"/>
              </w:rPr>
              <w:t>¿Cómo afectan los eventos relacionados con el clima — incluidas las temperaturas extremas, las inundaciones y la sequía — a los resultados de salud materna y perinatal, y qué revelan las experiencias vividas de las comunidades sobre los obstáculos y los factores que facilitan una atención de maternidad de calidad durante y después de estos eventos?</w:t>
            </w:r>
          </w:p>
        </w:tc>
      </w:tr>
    </w:tbl>
    <w:p w14:paraId="186D6594" w14:textId="77777777" w:rsidR="005F40DC" w:rsidRPr="00365080" w:rsidRDefault="005F40DC" w:rsidP="008E4801">
      <w:pPr>
        <w:spacing w:after="120"/>
        <w:rPr>
          <w:lang w:val="es-A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065267" w14:paraId="5384E8FF"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37DEA054" w14:textId="142B17CA" w:rsidR="005F40DC" w:rsidRPr="00365080" w:rsidRDefault="00590F36" w:rsidP="008E4801">
            <w:pPr>
              <w:spacing w:after="120"/>
              <w:rPr>
                <w:lang w:val="es-AR"/>
              </w:rPr>
            </w:pPr>
            <w:r w:rsidRPr="00365080">
              <w:rPr>
                <w:b/>
                <w:bCs/>
                <w:color w:val="006BB6"/>
                <w:lang w:val="es-AR"/>
              </w:rPr>
              <w:t xml:space="preserve">Pregunta prioritaria 2 – Violencia de género </w:t>
            </w:r>
          </w:p>
          <w:p w14:paraId="72B98DE1" w14:textId="70B68090" w:rsidR="005F40DC" w:rsidRPr="00365080" w:rsidRDefault="00590F36" w:rsidP="008E4801">
            <w:pPr>
              <w:spacing w:before="40" w:after="120"/>
              <w:rPr>
                <w:lang w:val="es-AR"/>
              </w:rPr>
            </w:pPr>
            <w:r w:rsidRPr="00365080">
              <w:rPr>
                <w:color w:val="333333"/>
                <w:lang w:val="es-AR"/>
              </w:rPr>
              <w:t>¿Cómo afectan los eventos relacionados con el clima — incluidas la sequía, las inundaciones y las temperaturas extremas — a la incidencia, las manifestaciones y la respuesta del sistema de salud a la violencia de género, y qué intervenciones comunitarias pueden prevenir y reducir eficazmente esta violencia?</w:t>
            </w:r>
          </w:p>
        </w:tc>
      </w:tr>
    </w:tbl>
    <w:p w14:paraId="2CEB6D02" w14:textId="77777777" w:rsidR="005F40DC" w:rsidRPr="00365080" w:rsidRDefault="005F40DC" w:rsidP="008E4801">
      <w:pPr>
        <w:spacing w:after="120"/>
        <w:rPr>
          <w:lang w:val="es-A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065267" w14:paraId="40211D8B"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5EC1AE8E" w14:textId="2CA2EB7B" w:rsidR="005F40DC" w:rsidRPr="00365080" w:rsidRDefault="00590F36" w:rsidP="008E4801">
            <w:pPr>
              <w:spacing w:after="120"/>
              <w:rPr>
                <w:lang w:val="es-AR"/>
              </w:rPr>
            </w:pPr>
            <w:r w:rsidRPr="00365080">
              <w:rPr>
                <w:b/>
                <w:bCs/>
                <w:color w:val="006BB6"/>
                <w:lang w:val="es-AR"/>
              </w:rPr>
              <w:t xml:space="preserve">Pregunta prioritaria 3 – Anticoncepción </w:t>
            </w:r>
          </w:p>
          <w:p w14:paraId="47526CB4" w14:textId="63C3C387" w:rsidR="005F40DC" w:rsidRPr="00365080" w:rsidRDefault="00590F36" w:rsidP="008E4801">
            <w:pPr>
              <w:spacing w:before="40" w:after="120"/>
              <w:rPr>
                <w:lang w:val="es-AR"/>
              </w:rPr>
            </w:pPr>
            <w:r w:rsidRPr="00365080">
              <w:rPr>
                <w:color w:val="333333"/>
                <w:lang w:val="es-AR"/>
              </w:rPr>
              <w:t>¿Cómo afectan los eventos relacionados con el clima al acceso y la continuidad de los servicios y productos anticonceptivos, y qué medidas pueden implementarse para mantener una atención anticonceptiva de calidad durante y después de las crisis climáticas?</w:t>
            </w:r>
          </w:p>
        </w:tc>
      </w:tr>
    </w:tbl>
    <w:p w14:paraId="51772367" w14:textId="77777777" w:rsidR="005F40DC" w:rsidRPr="00365080" w:rsidRDefault="005F40DC" w:rsidP="008E4801">
      <w:pPr>
        <w:spacing w:after="120"/>
        <w:rPr>
          <w:lang w:val="es-A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065267" w14:paraId="47532A58"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62961250" w14:textId="196C18A8" w:rsidR="005F40DC" w:rsidRPr="00365080" w:rsidRDefault="00590F36" w:rsidP="008E4801">
            <w:pPr>
              <w:spacing w:after="120"/>
              <w:rPr>
                <w:lang w:val="es-AR"/>
              </w:rPr>
            </w:pPr>
            <w:r w:rsidRPr="00365080">
              <w:rPr>
                <w:b/>
                <w:bCs/>
                <w:color w:val="006BB6"/>
                <w:lang w:val="es-AR"/>
              </w:rPr>
              <w:t xml:space="preserve">Pregunta prioritaria 4 – Atención para el aborto </w:t>
            </w:r>
          </w:p>
          <w:p w14:paraId="3249767B" w14:textId="75CD3BF1" w:rsidR="005F40DC" w:rsidRPr="00365080" w:rsidRDefault="00590F36" w:rsidP="008E4801">
            <w:pPr>
              <w:spacing w:before="40" w:after="120"/>
              <w:rPr>
                <w:lang w:val="es-AR"/>
              </w:rPr>
            </w:pPr>
            <w:r w:rsidRPr="00365080">
              <w:rPr>
                <w:color w:val="333333"/>
                <w:lang w:val="es-AR"/>
              </w:rPr>
              <w:t>¿Cómo afectan los eventos relacionados con el clima al acceso a la atención integral para el aborto, y cómo pueden las experiencias de las comunidades y las respuestas de los sistemas de salud orientar estrategias para garantizar la continuidad de la atención durante y después de las crisis climáticas?</w:t>
            </w:r>
          </w:p>
        </w:tc>
      </w:tr>
    </w:tbl>
    <w:p w14:paraId="5C8C4DC1" w14:textId="77777777" w:rsidR="005F40DC" w:rsidRPr="00365080" w:rsidRDefault="005F40DC" w:rsidP="008E4801">
      <w:pPr>
        <w:spacing w:after="120"/>
        <w:rPr>
          <w:lang w:val="es-AR"/>
        </w:rPr>
      </w:pPr>
    </w:p>
    <w:p w14:paraId="458193EA" w14:textId="1C4C4EF0" w:rsidR="005F40DC" w:rsidRPr="00365080" w:rsidRDefault="00590F36" w:rsidP="008E4801">
      <w:pPr>
        <w:pStyle w:val="Heading2"/>
        <w:pBdr>
          <w:bottom w:val="single" w:sz="2" w:space="4" w:color="CCCCCC"/>
        </w:pBdr>
        <w:spacing w:after="120"/>
        <w:rPr>
          <w:lang w:val="es-AR"/>
        </w:rPr>
      </w:pPr>
      <w:r w:rsidRPr="00365080">
        <w:rPr>
          <w:lang w:val="es-AR"/>
        </w:rPr>
        <w:t>2.2 Objetivos</w:t>
      </w:r>
    </w:p>
    <w:p w14:paraId="17145B4A" w14:textId="77777777" w:rsidR="005F40DC" w:rsidRPr="00365080" w:rsidRDefault="00590F36" w:rsidP="008E4801">
      <w:pPr>
        <w:spacing w:before="60" w:after="120"/>
        <w:rPr>
          <w:lang w:val="es-AR"/>
        </w:rPr>
      </w:pPr>
      <w:r w:rsidRPr="00365080">
        <w:rPr>
          <w:color w:val="333333"/>
          <w:lang w:val="es-AR"/>
        </w:rPr>
        <w:t>Los objetivos de esta convocatoria son:</w:t>
      </w:r>
    </w:p>
    <w:p w14:paraId="02FEF336" w14:textId="77777777" w:rsidR="005F40DC" w:rsidRPr="00365080" w:rsidRDefault="00590F36" w:rsidP="008E4801">
      <w:pPr>
        <w:pStyle w:val="ListParagraph"/>
        <w:numPr>
          <w:ilvl w:val="0"/>
          <w:numId w:val="2"/>
        </w:numPr>
        <w:spacing w:before="40" w:after="120"/>
        <w:rPr>
          <w:lang w:val="es-AR"/>
        </w:rPr>
      </w:pPr>
      <w:r w:rsidRPr="00365080">
        <w:rPr>
          <w:color w:val="333333"/>
          <w:lang w:val="es-AR"/>
        </w:rPr>
        <w:t>Generar evidencia centrada en la comunidad sobre la experiencia vivida del impacto del cambio climático en los SDSR, en cuatro áreas de resultados prioritarios: salud materna, violencia de género, anticoncepción y atención para el aborto.</w:t>
      </w:r>
    </w:p>
    <w:p w14:paraId="09C5237B" w14:textId="77777777" w:rsidR="005F40DC" w:rsidRPr="00365080" w:rsidRDefault="00590F36" w:rsidP="008E4801">
      <w:pPr>
        <w:pStyle w:val="ListParagraph"/>
        <w:numPr>
          <w:ilvl w:val="0"/>
          <w:numId w:val="2"/>
        </w:numPr>
        <w:spacing w:before="40" w:after="120"/>
        <w:rPr>
          <w:lang w:val="es-AR"/>
        </w:rPr>
      </w:pPr>
      <w:r w:rsidRPr="00365080">
        <w:rPr>
          <w:color w:val="333333"/>
          <w:lang w:val="es-AR"/>
        </w:rPr>
        <w:t>Apoyar la investigación participativa que coloca a las comunidades afectadas por el clima como coinvestigadores/as activos/as, y que pueda orientar el fortalecimiento de los PNA/PNAS y las políticas de SDSR a nivel de país.</w:t>
      </w:r>
    </w:p>
    <w:p w14:paraId="6AEED663" w14:textId="77777777" w:rsidR="005F40DC" w:rsidRPr="00365080" w:rsidRDefault="00590F36" w:rsidP="008E4801">
      <w:pPr>
        <w:pStyle w:val="ListParagraph"/>
        <w:numPr>
          <w:ilvl w:val="0"/>
          <w:numId w:val="2"/>
        </w:numPr>
        <w:spacing w:before="40" w:after="120"/>
        <w:rPr>
          <w:lang w:val="es-AR"/>
        </w:rPr>
      </w:pPr>
      <w:r w:rsidRPr="00365080">
        <w:rPr>
          <w:color w:val="333333"/>
          <w:lang w:val="es-AR"/>
        </w:rPr>
        <w:t>Fortalecer las capacidades de investigación en SDSR en países de ingreso bajo y mediano, con énfasis en los enfoques participativos y de métodos mixtos.</w:t>
      </w:r>
    </w:p>
    <w:p w14:paraId="67A38758" w14:textId="77777777" w:rsidR="005F40DC" w:rsidRPr="00365080" w:rsidRDefault="005F40DC" w:rsidP="008E4801">
      <w:pPr>
        <w:spacing w:after="120"/>
        <w:rPr>
          <w:lang w:val="es-AR"/>
        </w:rPr>
      </w:pPr>
    </w:p>
    <w:p w14:paraId="078C2166" w14:textId="762D38CE" w:rsidR="005F40DC" w:rsidRPr="00365080" w:rsidRDefault="00590F36" w:rsidP="008E4801">
      <w:pPr>
        <w:pStyle w:val="Heading1"/>
        <w:rPr>
          <w:lang w:val="es-AR"/>
        </w:rPr>
      </w:pPr>
      <w:r w:rsidRPr="00365080">
        <w:rPr>
          <w:lang w:val="es-AR"/>
        </w:rPr>
        <w:lastRenderedPageBreak/>
        <w:t>3. Requisitos metodológicos</w:t>
      </w:r>
    </w:p>
    <w:p w14:paraId="25EA0525" w14:textId="424B6030" w:rsidR="005F40DC" w:rsidRPr="00365080" w:rsidRDefault="00590F36" w:rsidP="008E4801">
      <w:pPr>
        <w:spacing w:before="60" w:after="120"/>
        <w:rPr>
          <w:lang w:val="es-AR"/>
        </w:rPr>
      </w:pPr>
      <w:r w:rsidRPr="00365080">
        <w:rPr>
          <w:b/>
          <w:bCs/>
          <w:color w:val="333333"/>
          <w:lang w:val="es-AR"/>
        </w:rPr>
        <w:t xml:space="preserve">Las propuestas no necesitan presentar un protocolo de investigación finalizado. </w:t>
      </w:r>
      <w:r w:rsidRPr="00365080">
        <w:rPr>
          <w:color w:val="333333"/>
          <w:lang w:val="es-AR"/>
        </w:rPr>
        <w:t>Los equipos de las propuestas seleccionadas serán invitados a codesarrollar un protocolo único transnacional durante un taller presencial (véase sección 4). Las propuestas deberán presentar una visión de investigación convincente: cómo planean abordar el trabajo, por qué su equipo está en mejor posición para responder la pregunta prioritaria elegida, y qué aportarán al proceso colectivo.</w:t>
      </w:r>
    </w:p>
    <w:p w14:paraId="1DD43409" w14:textId="6E2E2C31" w:rsidR="005F40DC" w:rsidRPr="00365080" w:rsidRDefault="00590F36" w:rsidP="008E4801">
      <w:pPr>
        <w:pStyle w:val="Heading2"/>
        <w:pBdr>
          <w:bottom w:val="single" w:sz="2" w:space="4" w:color="CCCCCC"/>
        </w:pBdr>
        <w:spacing w:after="120"/>
        <w:rPr>
          <w:lang w:val="es-AR"/>
        </w:rPr>
      </w:pPr>
      <w:r w:rsidRPr="00365080">
        <w:rPr>
          <w:lang w:val="es-AR"/>
        </w:rPr>
        <w:t>3.1 Investigación participativa</w:t>
      </w:r>
    </w:p>
    <w:p w14:paraId="70DCFDB5" w14:textId="432D4E89" w:rsidR="005F40DC" w:rsidRPr="00365080" w:rsidRDefault="00590F36" w:rsidP="008E4801">
      <w:pPr>
        <w:spacing w:before="60" w:after="120"/>
        <w:rPr>
          <w:lang w:val="es-AR"/>
        </w:rPr>
      </w:pPr>
      <w:r w:rsidRPr="00365080">
        <w:rPr>
          <w:color w:val="333333"/>
          <w:lang w:val="es-AR"/>
        </w:rPr>
        <w:t>Los miembros de la comunidad de poblaciones afectadas por el cambio climático y los desafíos de SDSR deben ser socios activos en el proceso de investigación, no meramente sujetos de recolección de datos [11,12]. La participación comunitaria significativa mejora la pertinencia, la adopción y el impacto equitativo de la investigación [13–17]. Las propuestas deben describir cómo la participación comunitaria se integrará a lo largo del ciclo de investigación: definición del problema, diseño de la investigación y desarrollo de instrumentos, recolección de datos, interpretación de datos y difusión.</w:t>
      </w:r>
    </w:p>
    <w:p w14:paraId="3BC9E49A" w14:textId="56241BCD" w:rsidR="00736697" w:rsidRPr="00365080" w:rsidRDefault="00590F36" w:rsidP="008E4801">
      <w:pPr>
        <w:spacing w:before="60" w:after="120"/>
        <w:rPr>
          <w:color w:val="333333"/>
          <w:lang w:val="es-AR"/>
        </w:rPr>
      </w:pPr>
      <w:r w:rsidRPr="00365080">
        <w:rPr>
          <w:color w:val="333333"/>
          <w:lang w:val="es-AR"/>
        </w:rPr>
        <w:t xml:space="preserve">Los enfoques aceptables incluyen la Investigación Participativa Basada en la Comunidad (CBPR), la Investigación Acción Participativa (IAP), la Evaluación Rural Participativa (PRA), el </w:t>
      </w:r>
      <w:proofErr w:type="spellStart"/>
      <w:r w:rsidR="008273BA" w:rsidRPr="00365080">
        <w:rPr>
          <w:i/>
          <w:iCs/>
          <w:color w:val="333333"/>
          <w:lang w:val="es-AR"/>
        </w:rPr>
        <w:t>photovoice</w:t>
      </w:r>
      <w:proofErr w:type="spellEnd"/>
      <w:r w:rsidR="008273BA" w:rsidRPr="00365080">
        <w:rPr>
          <w:i/>
          <w:iCs/>
          <w:color w:val="333333"/>
          <w:lang w:val="es-AR"/>
        </w:rPr>
        <w:t xml:space="preserve"> </w:t>
      </w:r>
      <w:r w:rsidR="008273BA" w:rsidRPr="00365080">
        <w:rPr>
          <w:color w:val="333333"/>
          <w:lang w:val="es-AR"/>
        </w:rPr>
        <w:t>(o “</w:t>
      </w:r>
      <w:proofErr w:type="spellStart"/>
      <w:r w:rsidR="008273BA" w:rsidRPr="00365080">
        <w:rPr>
          <w:color w:val="333333"/>
          <w:lang w:val="es-AR"/>
        </w:rPr>
        <w:t>fotovoz</w:t>
      </w:r>
      <w:proofErr w:type="spellEnd"/>
      <w:r w:rsidR="008273BA" w:rsidRPr="00365080">
        <w:rPr>
          <w:color w:val="333333"/>
          <w:lang w:val="es-AR"/>
        </w:rPr>
        <w:t>”)</w:t>
      </w:r>
      <w:r w:rsidRPr="00365080">
        <w:rPr>
          <w:color w:val="333333"/>
          <w:lang w:val="es-AR"/>
        </w:rPr>
        <w:t xml:space="preserve"> y los métodos de co</w:t>
      </w:r>
      <w:r w:rsidR="008273BA" w:rsidRPr="00365080">
        <w:rPr>
          <w:color w:val="333333"/>
          <w:lang w:val="es-AR"/>
        </w:rPr>
        <w:t>diseño</w:t>
      </w:r>
      <w:r w:rsidRPr="00365080">
        <w:rPr>
          <w:color w:val="333333"/>
          <w:lang w:val="es-AR"/>
        </w:rPr>
        <w:t xml:space="preserve">. Las propuestas deben describir brevemente la estructura de gobernanza prevista para la participación comunitaria, incluyendo cómo se abordarán las dinámicas de poder y cómo se protegerán los intereses de los/las participantes [18]. Orientaciones adicionales sobre marcos de gobernanza participativa se proporcionan en el </w:t>
      </w:r>
      <w:r w:rsidRPr="00365080">
        <w:rPr>
          <w:b/>
          <w:bCs/>
          <w:color w:val="333333"/>
          <w:lang w:val="es-AR"/>
        </w:rPr>
        <w:t>Anexo 1</w:t>
      </w:r>
      <w:r w:rsidRPr="00365080">
        <w:rPr>
          <w:color w:val="333333"/>
          <w:lang w:val="es-AR"/>
        </w:rPr>
        <w:t>.</w:t>
      </w:r>
    </w:p>
    <w:p w14:paraId="702124FF" w14:textId="0C5EAC81" w:rsidR="005F40DC" w:rsidRPr="00365080" w:rsidRDefault="00590F36" w:rsidP="008E4801">
      <w:pPr>
        <w:pStyle w:val="Heading2"/>
        <w:pBdr>
          <w:bottom w:val="single" w:sz="2" w:space="4" w:color="CCCCCC"/>
        </w:pBdr>
        <w:spacing w:after="120"/>
        <w:rPr>
          <w:lang w:val="es-AR"/>
        </w:rPr>
      </w:pPr>
      <w:r w:rsidRPr="00365080">
        <w:rPr>
          <w:lang w:val="es-AR"/>
        </w:rPr>
        <w:t>3.2 Diseño de métodos mixtos</w:t>
      </w:r>
    </w:p>
    <w:p w14:paraId="42953A48" w14:textId="3E6BD054" w:rsidR="005F40DC" w:rsidRPr="00365080" w:rsidRDefault="00590F36" w:rsidP="008E4801">
      <w:pPr>
        <w:spacing w:before="60" w:after="120"/>
        <w:rPr>
          <w:lang w:val="es-AR"/>
        </w:rPr>
      </w:pPr>
      <w:r w:rsidRPr="00365080">
        <w:rPr>
          <w:color w:val="333333"/>
          <w:lang w:val="es-AR"/>
        </w:rPr>
        <w:t>Los métodos participativos constituirán el eje cualitativo del estudio. Las propuestas también deben incluir al menos un componente cuantitativo para posibilitar comparaciones entre países. Las propuestas deben mencionar sumariamente cómo planean integrar los componentes cualitativo y cuantitativo en la etapa de análisis, no solo en la recolección de datos.</w:t>
      </w:r>
      <w:r w:rsidR="008273BA" w:rsidRPr="00365080">
        <w:rPr>
          <w:color w:val="333333"/>
          <w:lang w:val="es-AR"/>
        </w:rPr>
        <w:t xml:space="preserve"> </w:t>
      </w:r>
      <w:r w:rsidRPr="00365080">
        <w:rPr>
          <w:color w:val="333333"/>
          <w:lang w:val="es-AR"/>
        </w:rPr>
        <w:t xml:space="preserve">Orientaciones sobre fuentes de datos y opciones de integración de métodos mixtos se proporcionan en el </w:t>
      </w:r>
      <w:r w:rsidRPr="00365080">
        <w:rPr>
          <w:b/>
          <w:bCs/>
          <w:color w:val="333333"/>
          <w:lang w:val="es-AR"/>
        </w:rPr>
        <w:t>Anexo 1</w:t>
      </w:r>
      <w:r w:rsidRPr="00365080">
        <w:rPr>
          <w:color w:val="333333"/>
          <w:lang w:val="es-AR"/>
        </w:rPr>
        <w:t>.</w:t>
      </w:r>
    </w:p>
    <w:p w14:paraId="71E9A85B" w14:textId="3A12610F" w:rsidR="005F40DC" w:rsidRPr="00365080" w:rsidRDefault="00590F36" w:rsidP="008E4801">
      <w:pPr>
        <w:pStyle w:val="Heading2"/>
        <w:pBdr>
          <w:bottom w:val="single" w:sz="2" w:space="4" w:color="CCCCCC"/>
        </w:pBdr>
        <w:spacing w:after="120"/>
        <w:rPr>
          <w:lang w:val="es-AR"/>
        </w:rPr>
      </w:pPr>
      <w:r w:rsidRPr="00365080">
        <w:rPr>
          <w:lang w:val="es-AR"/>
        </w:rPr>
        <w:t>3.3 Resultados de interés</w:t>
      </w:r>
    </w:p>
    <w:p w14:paraId="2FE36CFD" w14:textId="0CDF0358" w:rsidR="005F40DC" w:rsidRPr="00365080" w:rsidRDefault="00590F36" w:rsidP="00A14688">
      <w:pPr>
        <w:spacing w:before="60" w:after="120"/>
        <w:rPr>
          <w:lang w:val="es-AR"/>
        </w:rPr>
      </w:pPr>
      <w:r w:rsidRPr="00365080">
        <w:rPr>
          <w:color w:val="333333"/>
          <w:lang w:val="es-AR"/>
        </w:rPr>
        <w:t xml:space="preserve">Las propuestas deben considerar las exposiciones climáticas de sequía, inundaciones y temperaturas extremas más relevantes para su </w:t>
      </w:r>
      <w:r w:rsidR="00FD28C8" w:rsidRPr="00365080">
        <w:rPr>
          <w:color w:val="333333"/>
          <w:lang w:val="es-AR"/>
        </w:rPr>
        <w:t>contexto</w:t>
      </w:r>
      <w:r w:rsidRPr="00365080">
        <w:rPr>
          <w:color w:val="333333"/>
          <w:lang w:val="es-AR"/>
        </w:rPr>
        <w:t>. Los resultados primarios de interés difieren según la pregunta prioritaria; las propuestas no necesitan abordar cada uno de los resultados propuestos.</w:t>
      </w:r>
    </w:p>
    <w:p w14:paraId="42D8FCAD" w14:textId="4E9A36DC" w:rsidR="005F40DC" w:rsidRPr="00365080" w:rsidRDefault="00590F36" w:rsidP="008E4801">
      <w:pPr>
        <w:pStyle w:val="Heading3"/>
        <w:spacing w:after="120"/>
        <w:rPr>
          <w:lang w:val="es-AR"/>
        </w:rPr>
      </w:pPr>
      <w:r w:rsidRPr="00365080">
        <w:rPr>
          <w:lang w:val="es-AR"/>
        </w:rPr>
        <w:t xml:space="preserve">Pregunta prioritaria 1 – Salud materna </w:t>
      </w:r>
    </w:p>
    <w:p w14:paraId="19625FBA"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Acceso y calidad de la atención prenatal, incluida la cobertura, la continuidad y la disponibilidad de trabajadores/as de salud durante y después de eventos climáticos</w:t>
      </w:r>
    </w:p>
    <w:p w14:paraId="6DFF251B"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Trastornos hipertensivos maternos en el contexto de la exposición al calor</w:t>
      </w:r>
    </w:p>
    <w:p w14:paraId="703F6209"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Calidad de la atención intraparto y asistencia calificada en el parto durante y después de las crisis climáticas</w:t>
      </w:r>
    </w:p>
    <w:p w14:paraId="4AA0DC65" w14:textId="5EDD5812" w:rsidR="005F40DC" w:rsidRPr="00365080" w:rsidRDefault="00590F36" w:rsidP="008E4801">
      <w:pPr>
        <w:pStyle w:val="ListParagraph"/>
        <w:numPr>
          <w:ilvl w:val="0"/>
          <w:numId w:val="3"/>
        </w:numPr>
        <w:spacing w:before="40" w:after="120"/>
        <w:rPr>
          <w:lang w:val="es-AR"/>
        </w:rPr>
      </w:pPr>
      <w:r w:rsidRPr="00365080">
        <w:rPr>
          <w:color w:val="333333"/>
          <w:lang w:val="es-AR"/>
        </w:rPr>
        <w:t>Nacimientos pre</w:t>
      </w:r>
      <w:r w:rsidR="008273BA" w:rsidRPr="00365080">
        <w:rPr>
          <w:color w:val="333333"/>
          <w:lang w:val="es-AR"/>
        </w:rPr>
        <w:t>maturos</w:t>
      </w:r>
      <w:r w:rsidRPr="00365080">
        <w:rPr>
          <w:color w:val="333333"/>
          <w:lang w:val="es-AR"/>
        </w:rPr>
        <w:t xml:space="preserve"> y bajo peso al nacer asociados con exposiciones climáticas</w:t>
      </w:r>
    </w:p>
    <w:p w14:paraId="1986856D" w14:textId="6866310C" w:rsidR="005F40DC" w:rsidRPr="00365080" w:rsidRDefault="00590F36" w:rsidP="008E4801">
      <w:pPr>
        <w:pStyle w:val="ListParagraph"/>
        <w:numPr>
          <w:ilvl w:val="0"/>
          <w:numId w:val="3"/>
        </w:numPr>
        <w:spacing w:before="40" w:after="120"/>
        <w:rPr>
          <w:lang w:val="es-AR"/>
        </w:rPr>
      </w:pPr>
      <w:r w:rsidRPr="00365080">
        <w:rPr>
          <w:color w:val="333333"/>
          <w:lang w:val="es-AR"/>
        </w:rPr>
        <w:t>Experiencias comunitarias sobre obstáculos y factores facilitadores del acceso a la atención de maternidad</w:t>
      </w:r>
    </w:p>
    <w:p w14:paraId="58B97067" w14:textId="22A15EB4" w:rsidR="005F40DC" w:rsidRPr="00365080" w:rsidRDefault="00590F36" w:rsidP="008E4801">
      <w:pPr>
        <w:pStyle w:val="Heading3"/>
        <w:spacing w:after="120"/>
        <w:rPr>
          <w:lang w:val="es-AR"/>
        </w:rPr>
      </w:pPr>
      <w:r w:rsidRPr="00365080">
        <w:rPr>
          <w:lang w:val="es-AR"/>
        </w:rPr>
        <w:t xml:space="preserve">Pregunta prioritaria 2 – Violencia de género </w:t>
      </w:r>
    </w:p>
    <w:p w14:paraId="5D19F609"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Incidencia y manifestaciones de la violencia de género durante y después de eventos climáticos</w:t>
      </w:r>
    </w:p>
    <w:p w14:paraId="48009036" w14:textId="25582643" w:rsidR="005F40DC" w:rsidRPr="00365080" w:rsidRDefault="00590F36" w:rsidP="008E4801">
      <w:pPr>
        <w:pStyle w:val="ListParagraph"/>
        <w:numPr>
          <w:ilvl w:val="0"/>
          <w:numId w:val="3"/>
        </w:numPr>
        <w:spacing w:before="40" w:after="120"/>
        <w:rPr>
          <w:lang w:val="es-AR"/>
        </w:rPr>
      </w:pPr>
      <w:r w:rsidRPr="00365080">
        <w:rPr>
          <w:color w:val="333333"/>
          <w:lang w:val="es-AR"/>
        </w:rPr>
        <w:t xml:space="preserve">Capacidad del sistema de salud para detectar, derivar y responder a la violencia de género en </w:t>
      </w:r>
      <w:r w:rsidR="00A66493" w:rsidRPr="00365080">
        <w:rPr>
          <w:color w:val="333333"/>
          <w:lang w:val="es-AR"/>
        </w:rPr>
        <w:t>contextos</w:t>
      </w:r>
      <w:r w:rsidRPr="00365080">
        <w:rPr>
          <w:color w:val="333333"/>
          <w:lang w:val="es-AR"/>
        </w:rPr>
        <w:t xml:space="preserve"> afectados por el clima</w:t>
      </w:r>
    </w:p>
    <w:p w14:paraId="58A93265"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Mecanismos de prevención y respuesta comunitarios, incluyendo los que forman parte de los procesos de reducción del riesgo de desastres</w:t>
      </w:r>
    </w:p>
    <w:p w14:paraId="720E2EB6" w14:textId="37BABDE4" w:rsidR="005F40DC" w:rsidRPr="00365080" w:rsidRDefault="00590F36" w:rsidP="008E4801">
      <w:pPr>
        <w:pStyle w:val="ListParagraph"/>
        <w:numPr>
          <w:ilvl w:val="0"/>
          <w:numId w:val="3"/>
        </w:numPr>
        <w:spacing w:before="40" w:after="120"/>
        <w:rPr>
          <w:lang w:val="es-AR"/>
        </w:rPr>
      </w:pPr>
      <w:r w:rsidRPr="00365080">
        <w:rPr>
          <w:color w:val="333333"/>
          <w:lang w:val="es-AR"/>
        </w:rPr>
        <w:t>Impactos en poblaciones en situaciones vulnerables, incluidas personas con discapacidad</w:t>
      </w:r>
    </w:p>
    <w:p w14:paraId="2522F222" w14:textId="3156F44F" w:rsidR="005F40DC" w:rsidRPr="00365080" w:rsidRDefault="00590F36" w:rsidP="008E4801">
      <w:pPr>
        <w:pStyle w:val="Heading3"/>
        <w:spacing w:after="120"/>
        <w:rPr>
          <w:lang w:val="es-AR"/>
        </w:rPr>
      </w:pPr>
      <w:r w:rsidRPr="00365080">
        <w:rPr>
          <w:lang w:val="es-AR"/>
        </w:rPr>
        <w:lastRenderedPageBreak/>
        <w:t xml:space="preserve">Pregunta prioritaria 3 – Anticoncepción </w:t>
      </w:r>
    </w:p>
    <w:p w14:paraId="48AFB920"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Acceso y continuidad de los servicios y productos anticonceptivos a nivel comunitario</w:t>
      </w:r>
    </w:p>
    <w:p w14:paraId="185DD200"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Interrupciones en la cadena de suministro que afectan la disponibilidad de anticonceptivos durante eventos climáticos</w:t>
      </w:r>
    </w:p>
    <w:p w14:paraId="624E0784"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Necesidades insatisfechas y estrategias de afrontamiento comunitarias en poblaciones afectadas por el clima</w:t>
      </w:r>
    </w:p>
    <w:p w14:paraId="52151103" w14:textId="125F2637" w:rsidR="005F40DC" w:rsidRPr="00365080" w:rsidRDefault="00590F36" w:rsidP="008E4801">
      <w:pPr>
        <w:pStyle w:val="ListParagraph"/>
        <w:numPr>
          <w:ilvl w:val="0"/>
          <w:numId w:val="3"/>
        </w:numPr>
        <w:spacing w:before="40" w:after="120"/>
        <w:rPr>
          <w:lang w:val="es-AR"/>
        </w:rPr>
      </w:pPr>
      <w:r w:rsidRPr="00365080">
        <w:rPr>
          <w:color w:val="333333"/>
          <w:lang w:val="es-AR"/>
        </w:rPr>
        <w:t>Calidad del asesoramiento anticonceptivo y disponibilidad de proveedores/as durante las crisis climáticas</w:t>
      </w:r>
    </w:p>
    <w:p w14:paraId="0D3A7A28" w14:textId="600A96D2" w:rsidR="005F40DC" w:rsidRPr="00365080" w:rsidRDefault="00590F36" w:rsidP="008E4801">
      <w:pPr>
        <w:pStyle w:val="Heading3"/>
        <w:spacing w:after="120"/>
        <w:rPr>
          <w:lang w:val="es-AR"/>
        </w:rPr>
      </w:pPr>
      <w:r w:rsidRPr="00365080">
        <w:rPr>
          <w:lang w:val="es-AR"/>
        </w:rPr>
        <w:t xml:space="preserve">Pregunta prioritaria 4 – Atención para el aborto </w:t>
      </w:r>
    </w:p>
    <w:p w14:paraId="176D10BF" w14:textId="782A3EE7" w:rsidR="005F40DC" w:rsidRPr="00365080" w:rsidRDefault="00590F36" w:rsidP="008E4801">
      <w:pPr>
        <w:pStyle w:val="ListParagraph"/>
        <w:numPr>
          <w:ilvl w:val="0"/>
          <w:numId w:val="3"/>
        </w:numPr>
        <w:spacing w:before="40" w:after="120"/>
        <w:rPr>
          <w:lang w:val="es-AR"/>
        </w:rPr>
      </w:pPr>
      <w:r w:rsidRPr="00365080">
        <w:rPr>
          <w:color w:val="333333"/>
          <w:lang w:val="es-AR"/>
        </w:rPr>
        <w:t xml:space="preserve">Acceso al aborto seguro y a la atención posaborto en </w:t>
      </w:r>
      <w:r w:rsidR="00A66493" w:rsidRPr="00365080">
        <w:rPr>
          <w:color w:val="333333"/>
          <w:lang w:val="es-AR"/>
        </w:rPr>
        <w:t>contextos</w:t>
      </w:r>
      <w:r w:rsidRPr="00365080">
        <w:rPr>
          <w:color w:val="333333"/>
          <w:lang w:val="es-AR"/>
        </w:rPr>
        <w:t xml:space="preserve"> afectados por el clima</w:t>
      </w:r>
    </w:p>
    <w:p w14:paraId="4E283C6A"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Interrupciones del sistema de salud que afectan la disponibilidad de servicios y productos relacionados con el aborto</w:t>
      </w:r>
    </w:p>
    <w:p w14:paraId="78A27DDB" w14:textId="3722B08A" w:rsidR="005F40DC" w:rsidRPr="00365080" w:rsidRDefault="00590F36" w:rsidP="008E4801">
      <w:pPr>
        <w:pStyle w:val="ListParagraph"/>
        <w:numPr>
          <w:ilvl w:val="0"/>
          <w:numId w:val="3"/>
        </w:numPr>
        <w:spacing w:before="40" w:after="120"/>
        <w:rPr>
          <w:lang w:val="es-AR"/>
        </w:rPr>
      </w:pPr>
      <w:r w:rsidRPr="00365080">
        <w:rPr>
          <w:color w:val="333333"/>
          <w:lang w:val="es-AR"/>
        </w:rPr>
        <w:t>Experiencias comunitarias en el acceso a la atención para el aborto durante eventos climáticos</w:t>
      </w:r>
    </w:p>
    <w:p w14:paraId="0CC3221D"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Barreras legales y políticas agravadas por las interrupciones relacionadas con el clima</w:t>
      </w:r>
    </w:p>
    <w:p w14:paraId="35006710" w14:textId="77777777" w:rsidR="005F40DC" w:rsidRPr="00365080" w:rsidRDefault="005F40DC" w:rsidP="008E4801">
      <w:pPr>
        <w:spacing w:after="120"/>
        <w:rPr>
          <w:lang w:val="es-AR"/>
        </w:rPr>
      </w:pPr>
    </w:p>
    <w:p w14:paraId="6B7E90F3" w14:textId="39B22158" w:rsidR="005F40DC" w:rsidRPr="00365080" w:rsidRDefault="00590F36" w:rsidP="008E4801">
      <w:pPr>
        <w:pStyle w:val="Heading2"/>
        <w:pBdr>
          <w:bottom w:val="single" w:sz="2" w:space="4" w:color="CCCCCC"/>
        </w:pBdr>
        <w:spacing w:after="120"/>
        <w:rPr>
          <w:lang w:val="es-AR"/>
        </w:rPr>
      </w:pPr>
      <w:r w:rsidRPr="00365080">
        <w:rPr>
          <w:lang w:val="es-AR"/>
        </w:rPr>
        <w:t>3.4 Derechos humanos e interseccionalidad</w:t>
      </w:r>
    </w:p>
    <w:p w14:paraId="718BA6B2" w14:textId="16C1692B" w:rsidR="005F40DC" w:rsidRPr="00365080" w:rsidRDefault="00590F36" w:rsidP="008E4801">
      <w:pPr>
        <w:spacing w:before="60" w:after="120"/>
        <w:rPr>
          <w:color w:val="333333"/>
          <w:lang w:val="es-AR"/>
        </w:rPr>
      </w:pPr>
      <w:r w:rsidRPr="00365080">
        <w:rPr>
          <w:color w:val="333333"/>
          <w:lang w:val="es-AR"/>
        </w:rPr>
        <w:t xml:space="preserve">Todas las propuestas deben aplicar un marco de derechos humanos, tratando los SDSR como una cuestión de derechos y no solo de resultados de salud [19,20]. Las propuestas también deben adoptar un enfoque interseccional, examinando cómo el género, la edad, la discapacidad, la posición socioeconómica, el estatus migratorio y otros determinantes sociales agravan la vulnerabilidad tanto al cambio climático como a los daños a los SDSR [21–24]. </w:t>
      </w:r>
    </w:p>
    <w:p w14:paraId="1586F493" w14:textId="34521596" w:rsidR="005F40DC" w:rsidRPr="00365080" w:rsidRDefault="00590F36" w:rsidP="008E4801">
      <w:pPr>
        <w:pStyle w:val="Heading2"/>
        <w:pBdr>
          <w:bottom w:val="single" w:sz="2" w:space="4" w:color="CCCCCC"/>
        </w:pBdr>
        <w:spacing w:after="120"/>
        <w:rPr>
          <w:lang w:val="es-AR"/>
        </w:rPr>
      </w:pPr>
      <w:r w:rsidRPr="00365080">
        <w:rPr>
          <w:lang w:val="es-AR"/>
        </w:rPr>
        <w:t>3.5 Ética</w:t>
      </w:r>
    </w:p>
    <w:p w14:paraId="75617341" w14:textId="0C93B5B1" w:rsidR="005F40DC" w:rsidRPr="00365080" w:rsidRDefault="00590F36" w:rsidP="008E4801">
      <w:pPr>
        <w:spacing w:before="60" w:after="120"/>
        <w:rPr>
          <w:lang w:val="es-AR"/>
        </w:rPr>
      </w:pPr>
      <w:r w:rsidRPr="00365080">
        <w:rPr>
          <w:color w:val="333333"/>
          <w:lang w:val="es-AR"/>
        </w:rPr>
        <w:t>Tras el Taller de Desarrollo de Protocolo (véase sección 4), todos los equipos deberán someter su protocolo específico de país a revisión por el comité de revisión ética de la OMS y el comité de ética nacional o institucional pertinente en su país. La recolección de datos no podrá comenzar hasta que todas las aprobaciones éticas requeridas estén en vigor y los fondos solo se desembolsarán una vez obtenidas las aprobaciones éticas. HRP/OMS brindará apoyo a los equipos para orientarse en el proceso de revisión ética.</w:t>
      </w:r>
    </w:p>
    <w:p w14:paraId="368F8C3C" w14:textId="77777777" w:rsidR="005F40DC" w:rsidRPr="00365080" w:rsidRDefault="005F40DC" w:rsidP="008E4801">
      <w:pPr>
        <w:spacing w:after="120"/>
        <w:rPr>
          <w:lang w:val="es-AR"/>
        </w:rPr>
      </w:pPr>
    </w:p>
    <w:p w14:paraId="3C03AACC" w14:textId="712DC24B" w:rsidR="005F40DC" w:rsidRPr="00365080" w:rsidRDefault="00590F36" w:rsidP="008E4801">
      <w:pPr>
        <w:pStyle w:val="Heading1"/>
        <w:rPr>
          <w:lang w:val="es-AR"/>
        </w:rPr>
      </w:pPr>
      <w:r w:rsidRPr="00365080">
        <w:rPr>
          <w:lang w:val="es-AR"/>
        </w:rPr>
        <w:t>4. Taller de desarrollo de protocolo</w:t>
      </w:r>
    </w:p>
    <w:p w14:paraId="73BC1525" w14:textId="72BB5C70" w:rsidR="005F40DC" w:rsidRPr="00365080" w:rsidRDefault="00590F36" w:rsidP="008E4801">
      <w:pPr>
        <w:spacing w:before="60" w:after="120"/>
        <w:rPr>
          <w:lang w:val="es-AR"/>
        </w:rPr>
      </w:pPr>
      <w:r w:rsidRPr="00365080">
        <w:rPr>
          <w:color w:val="333333"/>
          <w:lang w:val="es-AR"/>
        </w:rPr>
        <w:t xml:space="preserve">La primera actividad tras la selección será un Taller de </w:t>
      </w:r>
      <w:r w:rsidR="008273BA" w:rsidRPr="00365080">
        <w:rPr>
          <w:color w:val="333333"/>
          <w:lang w:val="es-AR"/>
        </w:rPr>
        <w:t>d</w:t>
      </w:r>
      <w:r w:rsidRPr="00365080">
        <w:rPr>
          <w:color w:val="333333"/>
          <w:lang w:val="es-AR"/>
        </w:rPr>
        <w:t xml:space="preserve">esarrollo de </w:t>
      </w:r>
      <w:r w:rsidR="008273BA" w:rsidRPr="00365080">
        <w:rPr>
          <w:color w:val="333333"/>
          <w:lang w:val="es-AR"/>
        </w:rPr>
        <w:t>p</w:t>
      </w:r>
      <w:r w:rsidRPr="00365080">
        <w:rPr>
          <w:color w:val="333333"/>
          <w:lang w:val="es-AR"/>
        </w:rPr>
        <w:t xml:space="preserve">rotocolo conjunto, previsto para </w:t>
      </w:r>
      <w:r w:rsidR="0033324D" w:rsidRPr="00365080">
        <w:rPr>
          <w:color w:val="333333"/>
          <w:lang w:val="es-AR"/>
        </w:rPr>
        <w:t>realizarse</w:t>
      </w:r>
      <w:r w:rsidRPr="00365080">
        <w:rPr>
          <w:color w:val="333333"/>
          <w:lang w:val="es-AR"/>
        </w:rPr>
        <w:t xml:space="preserve"> durante</w:t>
      </w:r>
      <w:r w:rsidR="0033324D" w:rsidRPr="00365080">
        <w:rPr>
          <w:color w:val="333333"/>
          <w:lang w:val="es-AR"/>
        </w:rPr>
        <w:t xml:space="preserve"> una</w:t>
      </w:r>
      <w:r w:rsidRPr="00365080">
        <w:rPr>
          <w:color w:val="333333"/>
          <w:lang w:val="es-AR"/>
        </w:rPr>
        <w:t xml:space="preserve"> semana </w:t>
      </w:r>
      <w:r w:rsidR="00622364">
        <w:rPr>
          <w:color w:val="333333"/>
          <w:lang w:val="es-AR"/>
        </w:rPr>
        <w:t>en</w:t>
      </w:r>
      <w:r w:rsidR="0033324D" w:rsidRPr="00365080">
        <w:rPr>
          <w:color w:val="333333"/>
          <w:lang w:val="es-AR"/>
        </w:rPr>
        <w:t xml:space="preserve"> julio</w:t>
      </w:r>
      <w:r w:rsidRPr="00365080">
        <w:rPr>
          <w:color w:val="333333"/>
          <w:lang w:val="es-AR"/>
        </w:rPr>
        <w:t xml:space="preserve"> de 2026 en Ginebra, en la sede de la OMS</w:t>
      </w:r>
      <w:r w:rsidR="00065267">
        <w:rPr>
          <w:color w:val="333333"/>
          <w:lang w:val="es-AR"/>
        </w:rPr>
        <w:t xml:space="preserve"> (</w:t>
      </w:r>
      <w:r w:rsidR="00065267" w:rsidRPr="00065267">
        <w:rPr>
          <w:color w:val="FF0000"/>
          <w:lang w:val="es-AR"/>
        </w:rPr>
        <w:t>a definir</w:t>
      </w:r>
      <w:r w:rsidR="00065267">
        <w:rPr>
          <w:color w:val="333333"/>
          <w:lang w:val="es-AR"/>
        </w:rPr>
        <w:t>)</w:t>
      </w:r>
      <w:r w:rsidRPr="00365080">
        <w:rPr>
          <w:color w:val="333333"/>
          <w:lang w:val="es-AR"/>
        </w:rPr>
        <w:t>. Este taller es un elemento central de esta iniciativa. Todos los equipos seleccionados se reunirán para definir colectivamente un único protocolo transnacional, acordando una pregunta prioritaria para todos los sitios, los instrumentos de recolección de datos a desarrollar, el marco de participación comunitaria, un plan de análisis conjunto y los hitos de reporte. Cada equipo tendrá también la oportunidad de incluir medidas específicas del país en sus protocolos nacionales para abordar aspectos de su pregunta prioritaria particularmente relevantes para su contexto local.</w:t>
      </w:r>
    </w:p>
    <w:p w14:paraId="11841FC2" w14:textId="4DF954E3" w:rsidR="005F40DC" w:rsidRPr="00365080" w:rsidRDefault="00590F36" w:rsidP="008E4801">
      <w:pPr>
        <w:spacing w:before="60" w:after="120"/>
        <w:rPr>
          <w:lang w:val="es-AR"/>
        </w:rPr>
      </w:pPr>
      <w:r w:rsidRPr="00365080">
        <w:rPr>
          <w:color w:val="333333"/>
          <w:lang w:val="es-AR"/>
        </w:rPr>
        <w:t>Los/las solicitantes deben entender que la propuesta que presentan en esta convocatoria no es un protocolo de investigación finalizado. Las propuestas deben demostrar (a) una visión de investigación clara y un sentido del enfoque, (b) por qué el equipo está en mejor posición para responder la pregunta prioritaria seleccionada en el contexto de su país, y (c) la experiencia participativa y las alianzas comunitarias que aportarían. Las decisiones metodológicas detalladas se tomarán colectivamente en el taller.</w:t>
      </w:r>
    </w:p>
    <w:p w14:paraId="14C31DEF" w14:textId="3CF3BF4F" w:rsidR="005F40DC" w:rsidRPr="00365080" w:rsidRDefault="00590F36" w:rsidP="008E4801">
      <w:pPr>
        <w:spacing w:before="60" w:after="120"/>
        <w:rPr>
          <w:lang w:val="es-AR"/>
        </w:rPr>
      </w:pPr>
      <w:r w:rsidRPr="00365080">
        <w:rPr>
          <w:color w:val="333333"/>
          <w:lang w:val="es-AR"/>
        </w:rPr>
        <w:lastRenderedPageBreak/>
        <w:t>La participación en el taller es un aspecto clave del proceso de codiseño y codesarrollo. La OMS/HRP cubrirá los costos de viaje en clase económica y alojamiento para hasta dos miembros por equipo seleccionado.</w:t>
      </w:r>
    </w:p>
    <w:p w14:paraId="1C60261B" w14:textId="77777777" w:rsidR="005F40DC" w:rsidRPr="00365080" w:rsidRDefault="005F40DC" w:rsidP="008E4801">
      <w:pPr>
        <w:spacing w:after="120"/>
        <w:rPr>
          <w:lang w:val="es-AR"/>
        </w:rPr>
      </w:pPr>
    </w:p>
    <w:p w14:paraId="2FA289D7" w14:textId="6EFC2A21" w:rsidR="005F40DC" w:rsidRPr="00365080" w:rsidRDefault="00590F36" w:rsidP="008E4801">
      <w:pPr>
        <w:pStyle w:val="Heading1"/>
        <w:rPr>
          <w:lang w:val="es-AR"/>
        </w:rPr>
      </w:pPr>
      <w:r w:rsidRPr="00365080">
        <w:rPr>
          <w:lang w:val="es-AR"/>
        </w:rPr>
        <w:t>5. Criterios de elegibilidad</w:t>
      </w:r>
    </w:p>
    <w:p w14:paraId="098EC125" w14:textId="0EFDD8B0" w:rsidR="005F40DC" w:rsidRPr="00365080" w:rsidRDefault="00590F36" w:rsidP="008E4801">
      <w:pPr>
        <w:pStyle w:val="Heading2"/>
        <w:pBdr>
          <w:bottom w:val="single" w:sz="2" w:space="4" w:color="CCCCCC"/>
        </w:pBdr>
        <w:spacing w:after="120"/>
        <w:rPr>
          <w:lang w:val="es-AR"/>
        </w:rPr>
      </w:pPr>
      <w:r w:rsidRPr="00365080">
        <w:rPr>
          <w:lang w:val="es-AR"/>
        </w:rPr>
        <w:t>5.1 Quién puede postular</w:t>
      </w:r>
    </w:p>
    <w:p w14:paraId="44945938" w14:textId="5140A0D4" w:rsidR="005F40DC" w:rsidRPr="00365080" w:rsidRDefault="00590F36" w:rsidP="008E4801">
      <w:pPr>
        <w:spacing w:before="60" w:after="120"/>
        <w:rPr>
          <w:lang w:val="es-AR"/>
        </w:rPr>
      </w:pPr>
      <w:r w:rsidRPr="00365080">
        <w:rPr>
          <w:color w:val="333333"/>
          <w:lang w:val="es-AR"/>
        </w:rPr>
        <w:t>Esta convocatoria está abierta a equipos de investigación con sede en instituciones u organizaciones de países de ingreso bajo o mediano</w:t>
      </w:r>
      <w:r w:rsidR="008273BA" w:rsidRPr="00365080">
        <w:rPr>
          <w:rStyle w:val="FootnoteReference"/>
          <w:color w:val="333333"/>
          <w:lang w:val="es-AR"/>
        </w:rPr>
        <w:footnoteReference w:id="2"/>
      </w:r>
      <w:r w:rsidRPr="00365080">
        <w:rPr>
          <w:color w:val="333333"/>
          <w:lang w:val="es-AR"/>
        </w:rPr>
        <w:t xml:space="preserve">, con énfasis en los países prioritarios listados en el </w:t>
      </w:r>
      <w:r w:rsidRPr="00365080">
        <w:rPr>
          <w:b/>
          <w:bCs/>
          <w:color w:val="333333"/>
          <w:lang w:val="es-AR"/>
        </w:rPr>
        <w:t>Anexo 2</w:t>
      </w:r>
      <w:r w:rsidRPr="00365080">
        <w:rPr>
          <w:color w:val="333333"/>
          <w:lang w:val="es-AR"/>
        </w:rPr>
        <w:t>. Los</w:t>
      </w:r>
      <w:r w:rsidR="008923CF" w:rsidRPr="00365080">
        <w:rPr>
          <w:color w:val="333333"/>
          <w:lang w:val="es-AR"/>
        </w:rPr>
        <w:t xml:space="preserve"> equipos</w:t>
      </w:r>
      <w:r w:rsidRPr="00365080">
        <w:rPr>
          <w:color w:val="333333"/>
          <w:lang w:val="es-AR"/>
        </w:rPr>
        <w:t xml:space="preserve"> solicitantes elegibles</w:t>
      </w:r>
      <w:r w:rsidR="008923CF" w:rsidRPr="00365080">
        <w:rPr>
          <w:color w:val="333333"/>
          <w:lang w:val="es-AR"/>
        </w:rPr>
        <w:t xml:space="preserve"> pueden incluir</w:t>
      </w:r>
      <w:r w:rsidRPr="00365080">
        <w:rPr>
          <w:color w:val="333333"/>
          <w:lang w:val="es-AR"/>
        </w:rPr>
        <w:t>:</w:t>
      </w:r>
    </w:p>
    <w:p w14:paraId="0A2F9CB4"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Organizaciones comunitarias y organizaciones de la sociedad civil con experiencia demostrada en investigación con participación comunitaria o investigación participativa</w:t>
      </w:r>
    </w:p>
    <w:p w14:paraId="5F9B5352"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Organizaciones no gubernamentales (ONG) con una función activa de investigación o generación de evidencia</w:t>
      </w:r>
    </w:p>
    <w:p w14:paraId="64D857E3"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Instituciones académicas y de investigación (universidades, centros de investigación, institutos de salud pública)</w:t>
      </w:r>
    </w:p>
    <w:p w14:paraId="5AB09D45"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Consorcios multiinstitucionales que combinen lo anterior, siempre que la institución líder y el/la investigador/a principal estén basados/as en un país elegible</w:t>
      </w:r>
    </w:p>
    <w:p w14:paraId="1F2AECA3" w14:textId="77777777" w:rsidR="005F40DC" w:rsidRPr="00365080" w:rsidRDefault="00590F36" w:rsidP="008E4801">
      <w:pPr>
        <w:spacing w:before="60" w:after="120"/>
        <w:rPr>
          <w:lang w:val="es-AR"/>
        </w:rPr>
      </w:pPr>
      <w:r w:rsidRPr="00365080">
        <w:rPr>
          <w:color w:val="333333"/>
          <w:lang w:val="es-AR"/>
        </w:rPr>
        <w:t>La colaboración con instituciones fuera del país elegible está permitida y se alienta, especialmente cuando apoya el fortalecimiento de capacidades de investigación. Sin embargo, el/la investigador/a principal y el equipo de investigación central deben estar basados/as en el país. Los socios internacionales no pueden actuar como solicitante líder ni mantener el subcontrato principal. No más del 15% de la subvención total puede asignarse a instituciones o personas con sede en países de ingreso alto.</w:t>
      </w:r>
    </w:p>
    <w:p w14:paraId="4CC4EB73" w14:textId="1E0EEED7" w:rsidR="005F40DC" w:rsidRPr="00365080" w:rsidRDefault="00590F36" w:rsidP="008E4801">
      <w:pPr>
        <w:pStyle w:val="Heading2"/>
        <w:pBdr>
          <w:bottom w:val="single" w:sz="2" w:space="4" w:color="CCCCCC"/>
        </w:pBdr>
        <w:spacing w:after="120"/>
        <w:rPr>
          <w:lang w:val="es-AR"/>
        </w:rPr>
      </w:pPr>
      <w:r w:rsidRPr="00365080">
        <w:rPr>
          <w:lang w:val="es-AR"/>
        </w:rPr>
        <w:t>5.2 Composición del equipo</w:t>
      </w:r>
    </w:p>
    <w:p w14:paraId="39898A7F" w14:textId="77777777" w:rsidR="005F40DC" w:rsidRPr="00365080" w:rsidRDefault="00590F36" w:rsidP="008E4801">
      <w:pPr>
        <w:spacing w:before="60" w:after="120"/>
        <w:rPr>
          <w:lang w:val="es-AR"/>
        </w:rPr>
      </w:pPr>
      <w:r w:rsidRPr="00365080">
        <w:rPr>
          <w:color w:val="333333"/>
          <w:lang w:val="es-AR"/>
        </w:rPr>
        <w:t>Los equipos elegibles deberán:</w:t>
      </w:r>
    </w:p>
    <w:p w14:paraId="6C92FD4E" w14:textId="16CA8036" w:rsidR="005F40DC" w:rsidRPr="00365080" w:rsidRDefault="00590F36" w:rsidP="008E4801">
      <w:pPr>
        <w:pStyle w:val="ListParagraph"/>
        <w:numPr>
          <w:ilvl w:val="0"/>
          <w:numId w:val="3"/>
        </w:numPr>
        <w:spacing w:before="40" w:after="120"/>
        <w:rPr>
          <w:lang w:val="es-AR"/>
        </w:rPr>
      </w:pPr>
      <w:r w:rsidRPr="00365080">
        <w:rPr>
          <w:color w:val="333333"/>
          <w:lang w:val="es-AR"/>
        </w:rPr>
        <w:t>Tener experiencia en la realización de investigaciones con comunidades afectadas por desafíos climáticos y de salud y/o en investigación sobre salud y derechos sexuales y reproductivos</w:t>
      </w:r>
    </w:p>
    <w:p w14:paraId="5E0C8B00" w14:textId="45898684" w:rsidR="005F40DC" w:rsidRPr="00365080" w:rsidRDefault="00590F36" w:rsidP="009C6DA9">
      <w:pPr>
        <w:pStyle w:val="ListParagraph"/>
        <w:numPr>
          <w:ilvl w:val="0"/>
          <w:numId w:val="3"/>
        </w:numPr>
        <w:spacing w:before="40" w:after="120"/>
        <w:rPr>
          <w:lang w:val="es-AR"/>
        </w:rPr>
      </w:pPr>
      <w:r w:rsidRPr="00365080">
        <w:rPr>
          <w:color w:val="333333"/>
          <w:lang w:val="es-AR"/>
        </w:rPr>
        <w:t>Tener experiencia en el diseño de investigación de métodos mixtos, incluida la experiencia con métodos participativos</w:t>
      </w:r>
    </w:p>
    <w:p w14:paraId="223D6DF9"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Incluir al menos un/a investigador/a con formación formal o experiencia demostrada en métodos cualitativos y/o participativos</w:t>
      </w:r>
    </w:p>
    <w:p w14:paraId="778FADD9" w14:textId="77777777" w:rsidR="005F40DC" w:rsidRPr="00365080" w:rsidRDefault="005F40DC" w:rsidP="008E4801">
      <w:pPr>
        <w:spacing w:after="120"/>
        <w:rPr>
          <w:lang w:val="es-AR"/>
        </w:rPr>
      </w:pPr>
    </w:p>
    <w:p w14:paraId="5E0D48FA" w14:textId="77777777" w:rsidR="005F40DC" w:rsidRPr="00365080" w:rsidRDefault="00590F36" w:rsidP="008E4801">
      <w:pPr>
        <w:spacing w:before="60" w:after="120"/>
        <w:rPr>
          <w:lang w:val="es-AR"/>
        </w:rPr>
      </w:pPr>
      <w:r w:rsidRPr="00365080">
        <w:rPr>
          <w:color w:val="333333"/>
          <w:lang w:val="es-AR"/>
        </w:rPr>
        <w:t>Se alienta encarecidamente a los equipos a incluir:</w:t>
      </w:r>
    </w:p>
    <w:p w14:paraId="3EB59548"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Investigadores/as en etapa inicial de su carrera (dentro de los 5 a 7 años posteriores a la obtención de un doctorado o equivalente)</w:t>
      </w:r>
    </w:p>
    <w:p w14:paraId="572CCBAA"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Investigadoras en posiciones de liderazgo</w:t>
      </w:r>
    </w:p>
    <w:p w14:paraId="6C8E10CC"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Investigadores/as de disciplinas más allá de la salud, incluidas las ciencias sociales, las ciencias ambientales y el desarrollo comunitario</w:t>
      </w:r>
    </w:p>
    <w:p w14:paraId="21274C5C" w14:textId="5B62CDA5" w:rsidR="005F40DC" w:rsidRPr="00365080" w:rsidRDefault="00590F36" w:rsidP="008E4801">
      <w:pPr>
        <w:pStyle w:val="Heading2"/>
        <w:pBdr>
          <w:bottom w:val="single" w:sz="2" w:space="4" w:color="CCCCCC"/>
        </w:pBdr>
        <w:spacing w:after="120"/>
        <w:rPr>
          <w:lang w:val="es-AR"/>
        </w:rPr>
      </w:pPr>
      <w:r w:rsidRPr="00365080">
        <w:rPr>
          <w:lang w:val="es-AR"/>
        </w:rPr>
        <w:t>5.3 Conflicto de intereses</w:t>
      </w:r>
    </w:p>
    <w:p w14:paraId="7BA92EA0" w14:textId="585B93DF" w:rsidR="005F40DC" w:rsidRPr="00365080" w:rsidRDefault="00590F36" w:rsidP="008E4801">
      <w:pPr>
        <w:spacing w:before="60" w:after="120"/>
        <w:rPr>
          <w:lang w:val="es-AR"/>
        </w:rPr>
      </w:pPr>
      <w:r w:rsidRPr="00365080">
        <w:rPr>
          <w:color w:val="333333"/>
          <w:lang w:val="es-AR"/>
        </w:rPr>
        <w:t xml:space="preserve">Todos/as los/las solicitantes deben declarar cualquier conflicto de intereses real, potencial o percibido en el momento de la presentación. Un conflicto de intereses incluye cualquier relación financiera, profesional o personal que pueda comprometer — o percibirse que compromete — la independencia u objetividad de la investigación propuesta. Esto incluye, entre otros: empleo actual o reciente, consultoría o relaciones de </w:t>
      </w:r>
      <w:r w:rsidRPr="00365080">
        <w:rPr>
          <w:color w:val="333333"/>
          <w:lang w:val="es-AR"/>
        </w:rPr>
        <w:lastRenderedPageBreak/>
        <w:t>financiamiento con la OMS o HRP; relaciones personales con miembros del panel de revisión; o un interés financiero directo en los resultados de la investigación propuesta.</w:t>
      </w:r>
    </w:p>
    <w:p w14:paraId="246E9BB9" w14:textId="421EDC89" w:rsidR="005F40DC" w:rsidRPr="00365080" w:rsidRDefault="00590F36" w:rsidP="008E4801">
      <w:pPr>
        <w:spacing w:before="60" w:after="120"/>
        <w:rPr>
          <w:color w:val="333333"/>
          <w:lang w:val="es-AR"/>
        </w:rPr>
      </w:pPr>
      <w:r w:rsidRPr="00365080">
        <w:rPr>
          <w:color w:val="333333"/>
          <w:lang w:val="es-AR"/>
        </w:rPr>
        <w:t>Un formulario de declaración de conflicto de intereses está disponible en el sitio web de HRP donde se publicó esta convocatoria. La declaración de un conflicto de intereses no necesariamente descalifica una propuesta; las declaraciones serán evaluadas por la OMS/HRP para determinar si el interés declarado es manejable y si se requieren salvaguardas. La falta de declaración de un conflicto de intereses pertinente puede resultar en descalificación.</w:t>
      </w:r>
    </w:p>
    <w:p w14:paraId="57C98935" w14:textId="77777777" w:rsidR="00BB64DB" w:rsidRPr="00365080" w:rsidRDefault="00BB64DB" w:rsidP="008E4801">
      <w:pPr>
        <w:spacing w:before="60" w:after="120"/>
        <w:rPr>
          <w:lang w:val="es-AR"/>
        </w:rPr>
      </w:pPr>
    </w:p>
    <w:p w14:paraId="48910380" w14:textId="5C7D193A" w:rsidR="005F40DC" w:rsidRPr="00365080" w:rsidRDefault="00590F36" w:rsidP="008E4801">
      <w:pPr>
        <w:pStyle w:val="Heading1"/>
        <w:rPr>
          <w:lang w:val="es-AR"/>
        </w:rPr>
      </w:pPr>
      <w:r w:rsidRPr="00365080">
        <w:rPr>
          <w:lang w:val="es-AR"/>
        </w:rPr>
        <w:t>6. Criterios de evaluación y selección</w:t>
      </w:r>
    </w:p>
    <w:p w14:paraId="1E37C33B" w14:textId="3457199C" w:rsidR="002837E0" w:rsidRPr="00365080" w:rsidRDefault="002837E0" w:rsidP="008E4801">
      <w:pPr>
        <w:spacing w:before="60" w:after="120"/>
        <w:rPr>
          <w:lang w:val="es-AR"/>
        </w:rPr>
      </w:pPr>
      <w:r w:rsidRPr="00365080">
        <w:rPr>
          <w:color w:val="333333"/>
          <w:lang w:val="es-AR"/>
        </w:rPr>
        <w:t>HRP busca seleccionar hasta seis equipos de investigación, con un máximo de un equipo por país elegible y con el objetivo de lograr representación en las seis regiones de la OMS (Región de África, Región de las Américas, Región del Mediterráneo Oriental, Región de Europa, Región de Asia Sudoriental y Región del Pacífico Occidental)</w:t>
      </w:r>
      <w:r w:rsidR="008273BA" w:rsidRPr="00365080">
        <w:rPr>
          <w:rStyle w:val="FootnoteReference"/>
          <w:color w:val="333333"/>
          <w:lang w:val="es-AR"/>
        </w:rPr>
        <w:footnoteReference w:id="3"/>
      </w:r>
      <w:r w:rsidRPr="00365080">
        <w:rPr>
          <w:color w:val="333333"/>
          <w:lang w:val="es-AR"/>
        </w:rPr>
        <w:t>.</w:t>
      </w:r>
    </w:p>
    <w:p w14:paraId="7E4015F8" w14:textId="5F4C5390" w:rsidR="005F40DC" w:rsidRPr="00365080" w:rsidRDefault="00590F36" w:rsidP="008E4801">
      <w:pPr>
        <w:spacing w:before="60" w:after="120"/>
        <w:rPr>
          <w:lang w:val="es-AR"/>
        </w:rPr>
      </w:pPr>
      <w:r w:rsidRPr="00365080">
        <w:rPr>
          <w:color w:val="333333"/>
          <w:lang w:val="es-AR"/>
        </w:rPr>
        <w:t xml:space="preserve">Todas las propuestas serán sometidas a una evaluación inicial de elegibilidad por el personal de la OMS/HRP. Las propuestas que cumplan los requisitos de elegibilidad serán evaluadas por un panel de revisión multidisciplinario </w:t>
      </w:r>
      <w:r w:rsidR="00FF522B">
        <w:rPr>
          <w:color w:val="333333"/>
          <w:lang w:val="es-AR"/>
        </w:rPr>
        <w:t>seleccionado por</w:t>
      </w:r>
      <w:r w:rsidRPr="00365080">
        <w:rPr>
          <w:color w:val="333333"/>
          <w:lang w:val="es-AR"/>
        </w:rPr>
        <w:t xml:space="preserve"> personal de la OMS/HRP.</w:t>
      </w:r>
    </w:p>
    <w:p w14:paraId="7B97CE71" w14:textId="640020ED" w:rsidR="005F40DC" w:rsidRPr="00365080" w:rsidRDefault="00590F36" w:rsidP="008E4801">
      <w:pPr>
        <w:spacing w:before="60" w:after="120"/>
        <w:rPr>
          <w:lang w:val="es-AR"/>
        </w:rPr>
      </w:pPr>
      <w:r w:rsidRPr="00365080">
        <w:rPr>
          <w:color w:val="333333"/>
          <w:lang w:val="es-AR"/>
        </w:rPr>
        <w:t xml:space="preserve">Las propuestas serán puntuadas según los siguientes criterios. Cada criterio se punta </w:t>
      </w:r>
      <w:r w:rsidR="004A2AA0">
        <w:rPr>
          <w:color w:val="333333"/>
          <w:lang w:val="es-AR"/>
        </w:rPr>
        <w:t>según</w:t>
      </w:r>
      <w:r w:rsidR="002C0D4D">
        <w:rPr>
          <w:color w:val="333333"/>
          <w:lang w:val="es-AR"/>
        </w:rPr>
        <w:t xml:space="preserve"> l</w:t>
      </w:r>
      <w:r w:rsidR="004A2AA0">
        <w:rPr>
          <w:color w:val="333333"/>
          <w:lang w:val="es-AR"/>
        </w:rPr>
        <w:t>os puntajes incluidos en la tabla con un</w:t>
      </w:r>
      <w:r w:rsidRPr="00365080">
        <w:rPr>
          <w:color w:val="333333"/>
          <w:lang w:val="es-AR"/>
        </w:rPr>
        <w:t>a puntuación máxima posible de 100 puntos.</w:t>
      </w:r>
    </w:p>
    <w:p w14:paraId="09D7AEEE" w14:textId="77777777" w:rsidR="005F40DC" w:rsidRPr="00365080" w:rsidRDefault="005F40DC" w:rsidP="008E4801">
      <w:pPr>
        <w:spacing w:after="120"/>
        <w:rPr>
          <w:lang w:val="es-A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7200"/>
        <w:gridCol w:w="1826"/>
      </w:tblGrid>
      <w:tr w:rsidR="0078037C" w:rsidRPr="00365080" w14:paraId="2937A46E" w14:textId="77777777" w:rsidTr="7D66A2A1">
        <w:trPr>
          <w:tblHeader/>
        </w:trPr>
        <w:tc>
          <w:tcPr>
            <w:tcW w:w="7200" w:type="dxa"/>
            <w:tcBorders>
              <w:top w:val="none" w:sz="0" w:space="0" w:color="FFFFFF" w:themeColor="background1"/>
              <w:left w:val="none" w:sz="0" w:space="0" w:color="FFFFFF" w:themeColor="background1"/>
              <w:bottom w:val="none" w:sz="0" w:space="0" w:color="FFFFFF" w:themeColor="background1"/>
              <w:right w:val="none" w:sz="0" w:space="0" w:color="FFFFFF" w:themeColor="background1"/>
            </w:tcBorders>
            <w:shd w:val="clear" w:color="auto" w:fill="006BB6"/>
            <w:tcMar>
              <w:top w:w="100" w:type="dxa"/>
              <w:left w:w="140" w:type="dxa"/>
              <w:bottom w:w="100" w:type="dxa"/>
              <w:right w:w="140" w:type="dxa"/>
            </w:tcMar>
          </w:tcPr>
          <w:p w14:paraId="08F969ED" w14:textId="77777777" w:rsidR="002F621D" w:rsidRPr="00365080" w:rsidRDefault="002F621D" w:rsidP="008E4801">
            <w:pPr>
              <w:spacing w:after="120"/>
              <w:rPr>
                <w:lang w:val="es-AR"/>
              </w:rPr>
            </w:pPr>
            <w:r w:rsidRPr="00365080">
              <w:rPr>
                <w:b/>
                <w:bCs/>
                <w:color w:val="FFFFFF"/>
                <w:lang w:val="es-AR"/>
              </w:rPr>
              <w:t>Criterio</w:t>
            </w:r>
          </w:p>
        </w:tc>
        <w:tc>
          <w:tcPr>
            <w:tcW w:w="1826" w:type="dxa"/>
            <w:tcBorders>
              <w:top w:val="none" w:sz="0" w:space="0" w:color="FFFFFF" w:themeColor="background1"/>
              <w:left w:val="none" w:sz="0" w:space="0" w:color="FFFFFF" w:themeColor="background1"/>
              <w:bottom w:val="none" w:sz="0" w:space="0" w:color="FFFFFF" w:themeColor="background1"/>
              <w:right w:val="none" w:sz="0" w:space="0" w:color="FFFFFF" w:themeColor="background1"/>
            </w:tcBorders>
            <w:shd w:val="clear" w:color="auto" w:fill="006BB6"/>
            <w:tcMar>
              <w:top w:w="100" w:type="dxa"/>
              <w:left w:w="140" w:type="dxa"/>
              <w:bottom w:w="100" w:type="dxa"/>
              <w:right w:w="140" w:type="dxa"/>
            </w:tcMar>
          </w:tcPr>
          <w:p w14:paraId="63615CF2" w14:textId="77777777" w:rsidR="002F621D" w:rsidRPr="00365080" w:rsidRDefault="002F621D" w:rsidP="008E4801">
            <w:pPr>
              <w:spacing w:after="120"/>
              <w:jc w:val="center"/>
              <w:rPr>
                <w:lang w:val="es-AR"/>
              </w:rPr>
            </w:pPr>
            <w:r w:rsidRPr="00365080">
              <w:rPr>
                <w:b/>
                <w:bCs/>
                <w:color w:val="FFFFFF" w:themeColor="background1"/>
                <w:lang w:val="es-AR"/>
              </w:rPr>
              <w:t>Puntuación máxima</w:t>
            </w:r>
          </w:p>
        </w:tc>
      </w:tr>
      <w:tr w:rsidR="0078037C" w:rsidRPr="00365080" w14:paraId="34143C8E"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56ABD4BE" w14:textId="33924E45" w:rsidR="002F621D" w:rsidRPr="00365080" w:rsidRDefault="002F621D" w:rsidP="008E4801">
            <w:pPr>
              <w:spacing w:after="120"/>
              <w:rPr>
                <w:lang w:val="es-AR"/>
              </w:rPr>
            </w:pPr>
            <w:r w:rsidRPr="00365080">
              <w:rPr>
                <w:b/>
                <w:bCs/>
                <w:color w:val="333333"/>
                <w:lang w:val="es-AR"/>
              </w:rPr>
              <w:t xml:space="preserve">1. Visión de investigación y mérito científico: </w:t>
            </w:r>
            <w:r w:rsidR="008273BA" w:rsidRPr="00365080">
              <w:rPr>
                <w:color w:val="333333"/>
                <w:lang w:val="es-AR"/>
              </w:rPr>
              <w:t>c</w:t>
            </w:r>
            <w:r w:rsidRPr="00365080">
              <w:rPr>
                <w:color w:val="333333"/>
                <w:lang w:val="es-AR"/>
              </w:rPr>
              <w:t>laridad de la visión de investigación y su anclaje contextual; pertinencia respecto a la pregunta prioritaria seleccionada y a las brechas de evidencia locales; coherencia del enfoque participativo y de métodos mixtos propuesto; potencial para generar evidencia que pueda orientar la política y la práctica.</w:t>
            </w:r>
          </w:p>
        </w:tc>
        <w:tc>
          <w:tcPr>
            <w:tcW w:w="1826"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190D737D" w14:textId="666C5858" w:rsidR="002F621D" w:rsidRPr="00365080" w:rsidRDefault="002D7CA5" w:rsidP="008E4801">
            <w:pPr>
              <w:spacing w:after="120"/>
              <w:jc w:val="center"/>
              <w:rPr>
                <w:lang w:val="es-AR"/>
              </w:rPr>
            </w:pPr>
            <w:r w:rsidRPr="00365080">
              <w:rPr>
                <w:b/>
                <w:bCs/>
                <w:color w:val="333333"/>
                <w:lang w:val="es-AR"/>
              </w:rPr>
              <w:t>3</w:t>
            </w:r>
            <w:r w:rsidR="002F621D" w:rsidRPr="00365080">
              <w:rPr>
                <w:b/>
                <w:bCs/>
                <w:color w:val="333333"/>
                <w:lang w:val="es-AR"/>
              </w:rPr>
              <w:t>5</w:t>
            </w:r>
          </w:p>
        </w:tc>
      </w:tr>
      <w:tr w:rsidR="0078037C" w:rsidRPr="00365080" w14:paraId="584C8314"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0763EBA1" w14:textId="13A7CCB2" w:rsidR="002F621D" w:rsidRPr="00365080" w:rsidRDefault="002F621D" w:rsidP="008E4801">
            <w:pPr>
              <w:spacing w:after="120"/>
              <w:rPr>
                <w:lang w:val="es-AR"/>
              </w:rPr>
            </w:pPr>
            <w:r w:rsidRPr="00365080">
              <w:rPr>
                <w:b/>
                <w:bCs/>
                <w:color w:val="333333"/>
                <w:lang w:val="es-AR"/>
              </w:rPr>
              <w:t xml:space="preserve">2. Alianza comunitaria y enfoque participativo: </w:t>
            </w:r>
            <w:r w:rsidR="008273BA" w:rsidRPr="00365080">
              <w:rPr>
                <w:color w:val="333333"/>
                <w:lang w:val="es-AR"/>
              </w:rPr>
              <w:t>p</w:t>
            </w:r>
            <w:r w:rsidRPr="00365080">
              <w:rPr>
                <w:color w:val="333333"/>
                <w:lang w:val="es-AR"/>
              </w:rPr>
              <w:t>rofundidad y autenticidad de la participación comunitaria; grado en que las comunidades están posicionadas como coinvestigadores/as; claridad de la gobernanza participativa; atención a las dinámicas de poder y la ética de la participación.</w:t>
            </w:r>
          </w:p>
        </w:tc>
        <w:tc>
          <w:tcPr>
            <w:tcW w:w="182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1F534360" w14:textId="4C389D94" w:rsidR="002F621D" w:rsidRPr="00365080" w:rsidRDefault="00930859" w:rsidP="008E4801">
            <w:pPr>
              <w:spacing w:after="120"/>
              <w:jc w:val="center"/>
              <w:rPr>
                <w:lang w:val="es-AR"/>
              </w:rPr>
            </w:pPr>
            <w:r w:rsidRPr="00365080">
              <w:rPr>
                <w:b/>
                <w:bCs/>
                <w:color w:val="333333"/>
                <w:lang w:val="es-AR"/>
              </w:rPr>
              <w:t>25</w:t>
            </w:r>
          </w:p>
        </w:tc>
      </w:tr>
      <w:tr w:rsidR="0078037C" w:rsidRPr="00365080" w14:paraId="5ABA8929"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0A4D81DE" w14:textId="6050405E" w:rsidR="002F621D" w:rsidRPr="00365080" w:rsidRDefault="002F621D" w:rsidP="008E4801">
            <w:pPr>
              <w:spacing w:after="120"/>
              <w:rPr>
                <w:lang w:val="es-AR"/>
              </w:rPr>
            </w:pPr>
            <w:r w:rsidRPr="00365080">
              <w:rPr>
                <w:b/>
                <w:bCs/>
                <w:color w:val="333333"/>
                <w:lang w:val="es-AR"/>
              </w:rPr>
              <w:t xml:space="preserve">3. Composición del equipo, factibilidad y presupuesto: </w:t>
            </w:r>
            <w:r w:rsidR="008273BA" w:rsidRPr="00365080">
              <w:rPr>
                <w:color w:val="333333"/>
                <w:lang w:val="es-AR"/>
              </w:rPr>
              <w:t>e</w:t>
            </w:r>
            <w:r w:rsidRPr="00365080">
              <w:rPr>
                <w:color w:val="333333"/>
                <w:lang w:val="es-AR"/>
              </w:rPr>
              <w:t xml:space="preserve">xperiencia relevante en investigación participativa y de métodos mixtos; capacidad institucional y trayectoria; realismo del enfoque propuesto dado el </w:t>
            </w:r>
            <w:r w:rsidR="00A66493" w:rsidRPr="00365080">
              <w:rPr>
                <w:color w:val="333333"/>
                <w:lang w:val="es-AR"/>
              </w:rPr>
              <w:t>contexto</w:t>
            </w:r>
            <w:r w:rsidRPr="00365080">
              <w:rPr>
                <w:color w:val="333333"/>
                <w:lang w:val="es-AR"/>
              </w:rPr>
              <w:t xml:space="preserve"> y los recursos; pertinencia y rentabilidad del presupuesto.</w:t>
            </w:r>
          </w:p>
        </w:tc>
        <w:tc>
          <w:tcPr>
            <w:tcW w:w="1826"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5A7BCED4" w14:textId="044E7071" w:rsidR="002F621D" w:rsidRPr="00365080" w:rsidRDefault="002D7CA5" w:rsidP="008E4801">
            <w:pPr>
              <w:spacing w:after="120"/>
              <w:jc w:val="center"/>
              <w:rPr>
                <w:lang w:val="es-AR"/>
              </w:rPr>
            </w:pPr>
            <w:r w:rsidRPr="00365080">
              <w:rPr>
                <w:b/>
                <w:bCs/>
                <w:color w:val="333333"/>
                <w:lang w:val="es-AR"/>
              </w:rPr>
              <w:t>2</w:t>
            </w:r>
            <w:r w:rsidR="00930859" w:rsidRPr="00365080">
              <w:rPr>
                <w:b/>
                <w:bCs/>
                <w:color w:val="333333"/>
                <w:lang w:val="es-AR"/>
              </w:rPr>
              <w:t>0</w:t>
            </w:r>
          </w:p>
        </w:tc>
      </w:tr>
      <w:tr w:rsidR="0078037C" w:rsidRPr="00365080" w14:paraId="596682D3"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412CC42F" w14:textId="7843E641" w:rsidR="002F621D" w:rsidRPr="00365080" w:rsidRDefault="002F621D" w:rsidP="008E4801">
            <w:pPr>
              <w:spacing w:after="120"/>
              <w:rPr>
                <w:lang w:val="es-AR"/>
              </w:rPr>
            </w:pPr>
            <w:r w:rsidRPr="00365080">
              <w:rPr>
                <w:b/>
                <w:bCs/>
                <w:color w:val="333333"/>
                <w:lang w:val="es-AR"/>
              </w:rPr>
              <w:t xml:space="preserve">4. Derechos humanos, interseccionalidad y fortalecimiento de capacidades de investigación: </w:t>
            </w:r>
            <w:r w:rsidR="008273BA" w:rsidRPr="00365080">
              <w:rPr>
                <w:color w:val="333333"/>
                <w:lang w:val="es-AR"/>
              </w:rPr>
              <w:t>a</w:t>
            </w:r>
            <w:r w:rsidRPr="00365080">
              <w:rPr>
                <w:color w:val="333333"/>
                <w:lang w:val="es-AR"/>
              </w:rPr>
              <w:t>plicación de un marco de derechos humanos; uso de un enfoque interseccional en el diseño y el análisis; inclusión de investigadores/as en etapa inicial de carrera; planes para fortalecer las capacidades de investigación locales.</w:t>
            </w:r>
          </w:p>
        </w:tc>
        <w:tc>
          <w:tcPr>
            <w:tcW w:w="182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6D6F1431" w14:textId="0BBB45A0" w:rsidR="002F621D" w:rsidRPr="00365080" w:rsidRDefault="00930859" w:rsidP="008E4801">
            <w:pPr>
              <w:spacing w:after="120"/>
              <w:jc w:val="center"/>
              <w:rPr>
                <w:b/>
                <w:bCs/>
                <w:lang w:val="es-AR"/>
              </w:rPr>
            </w:pPr>
            <w:r w:rsidRPr="00365080">
              <w:rPr>
                <w:b/>
                <w:bCs/>
                <w:lang w:val="es-AR"/>
              </w:rPr>
              <w:t>20</w:t>
            </w:r>
          </w:p>
        </w:tc>
      </w:tr>
      <w:tr w:rsidR="0078037C" w:rsidRPr="00365080" w14:paraId="1E8CF5AE"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D6E8F5"/>
            <w:tcMar>
              <w:top w:w="100" w:type="dxa"/>
              <w:left w:w="140" w:type="dxa"/>
              <w:bottom w:w="100" w:type="dxa"/>
              <w:right w:w="140" w:type="dxa"/>
            </w:tcMar>
          </w:tcPr>
          <w:p w14:paraId="395DF789" w14:textId="77777777" w:rsidR="002F621D" w:rsidRPr="00365080" w:rsidRDefault="002F621D" w:rsidP="008E4801">
            <w:pPr>
              <w:spacing w:after="120"/>
              <w:rPr>
                <w:lang w:val="es-AR"/>
              </w:rPr>
            </w:pPr>
            <w:r w:rsidRPr="00365080">
              <w:rPr>
                <w:b/>
                <w:bCs/>
                <w:color w:val="333333"/>
                <w:lang w:val="es-AR"/>
              </w:rPr>
              <w:t>TOTAL</w:t>
            </w:r>
          </w:p>
        </w:tc>
        <w:tc>
          <w:tcPr>
            <w:tcW w:w="1826" w:type="dxa"/>
            <w:tcBorders>
              <w:top w:val="single" w:sz="4" w:space="0" w:color="CCCCCC"/>
              <w:left w:val="single" w:sz="4" w:space="0" w:color="CCCCCC"/>
              <w:bottom w:val="single" w:sz="4" w:space="0" w:color="CCCCCC"/>
              <w:right w:val="single" w:sz="4" w:space="0" w:color="CCCCCC"/>
            </w:tcBorders>
            <w:shd w:val="clear" w:color="auto" w:fill="D6E8F5"/>
            <w:tcMar>
              <w:top w:w="100" w:type="dxa"/>
              <w:left w:w="140" w:type="dxa"/>
              <w:bottom w:w="100" w:type="dxa"/>
              <w:right w:w="140" w:type="dxa"/>
            </w:tcMar>
          </w:tcPr>
          <w:p w14:paraId="64EE21A0" w14:textId="77777777" w:rsidR="002F621D" w:rsidRPr="00365080" w:rsidRDefault="002F621D" w:rsidP="008E4801">
            <w:pPr>
              <w:spacing w:after="120"/>
              <w:jc w:val="center"/>
              <w:rPr>
                <w:lang w:val="es-AR"/>
              </w:rPr>
            </w:pPr>
            <w:r w:rsidRPr="00365080">
              <w:rPr>
                <w:b/>
                <w:bCs/>
                <w:color w:val="333333"/>
                <w:lang w:val="es-AR"/>
              </w:rPr>
              <w:t>100</w:t>
            </w:r>
          </w:p>
        </w:tc>
      </w:tr>
    </w:tbl>
    <w:p w14:paraId="71899403" w14:textId="77777777" w:rsidR="005F40DC" w:rsidRPr="00365080" w:rsidRDefault="005F40DC" w:rsidP="008E4801">
      <w:pPr>
        <w:spacing w:after="120"/>
        <w:rPr>
          <w:lang w:val="es-AR"/>
        </w:rPr>
      </w:pPr>
    </w:p>
    <w:p w14:paraId="11AF25E9" w14:textId="77777777" w:rsidR="005F40DC" w:rsidRPr="00365080" w:rsidRDefault="00590F36" w:rsidP="008E4801">
      <w:pPr>
        <w:spacing w:before="60" w:after="120"/>
        <w:rPr>
          <w:lang w:val="es-AR"/>
        </w:rPr>
      </w:pPr>
      <w:r w:rsidRPr="00365080">
        <w:rPr>
          <w:color w:val="333333"/>
          <w:lang w:val="es-AR"/>
        </w:rPr>
        <w:lastRenderedPageBreak/>
        <w:t>En caso de igualdad de puntuaciones entre propuestas, se dará preferencia a la propuesta que mejor contribuya al equilibrio regional entre las regiones de la OMS y a la representación de las comunidades más gravemente afectadas por el cambio climático.</w:t>
      </w:r>
    </w:p>
    <w:p w14:paraId="074E2860" w14:textId="77777777" w:rsidR="005F40DC" w:rsidRPr="00365080" w:rsidRDefault="005F40DC" w:rsidP="008E4801">
      <w:pPr>
        <w:spacing w:after="120"/>
        <w:rPr>
          <w:lang w:val="es-AR"/>
        </w:rPr>
      </w:pPr>
    </w:p>
    <w:p w14:paraId="5C6F9E59" w14:textId="4565FCBB" w:rsidR="005F40DC" w:rsidRPr="00365080" w:rsidRDefault="00590F36" w:rsidP="008E4801">
      <w:pPr>
        <w:pStyle w:val="Heading1"/>
        <w:rPr>
          <w:lang w:val="es-AR"/>
        </w:rPr>
      </w:pPr>
      <w:r w:rsidRPr="00365080">
        <w:rPr>
          <w:lang w:val="es-AR"/>
        </w:rPr>
        <w:t>7. Orientaciones presupuestarias</w:t>
      </w:r>
    </w:p>
    <w:p w14:paraId="411AB45E" w14:textId="7D312646" w:rsidR="005F40DC" w:rsidRPr="00365080" w:rsidRDefault="00590F36" w:rsidP="008E4801">
      <w:pPr>
        <w:spacing w:before="60" w:after="120"/>
        <w:rPr>
          <w:lang w:val="es-AR"/>
        </w:rPr>
      </w:pPr>
      <w:r w:rsidRPr="00365080">
        <w:rPr>
          <w:color w:val="333333"/>
          <w:lang w:val="es-AR"/>
        </w:rPr>
        <w:t xml:space="preserve">Cada equipo seleccionado recibirá una subvención de investigación de la OMS/HRP para apoyar la implementación del protocolo de estudio acordado. El monto máximo de la subvención por equipo es de </w:t>
      </w:r>
      <w:r w:rsidRPr="00B93BE2">
        <w:rPr>
          <w:b/>
          <w:bCs/>
          <w:color w:val="333333"/>
          <w:lang w:val="es-AR"/>
        </w:rPr>
        <w:t>USD 55.000</w:t>
      </w:r>
      <w:r w:rsidRPr="00365080">
        <w:rPr>
          <w:color w:val="333333"/>
          <w:lang w:val="es-AR"/>
        </w:rPr>
        <w:t xml:space="preserve"> para la duración completa del estudio. Los montos finales de las subvenciones se negociarán con los equipos seleccionados tras el taller de desarrollo de protocolo y serán proporcionales al alcance y al contexto del trabajo propuesto. Los equipos deben indicar en el formulario de solicitud si pueden obtener financiamiento complementario para la implementación del estudio.</w:t>
      </w:r>
    </w:p>
    <w:p w14:paraId="785AE0C8" w14:textId="03CB1093" w:rsidR="00BB64DB" w:rsidRPr="00365080" w:rsidRDefault="00590F36" w:rsidP="008E4801">
      <w:pPr>
        <w:spacing w:before="60" w:after="120"/>
        <w:rPr>
          <w:lang w:val="es-AR"/>
        </w:rPr>
      </w:pPr>
      <w:r w:rsidRPr="00365080">
        <w:rPr>
          <w:color w:val="333333"/>
          <w:lang w:val="es-AR"/>
        </w:rPr>
        <w:t>Las propuestas deben presentar un presupuesto detallado y una justificación presupuestaria utilizando la plantilla proporcionada en el sitio web de la OMS/HRP donde se publicó esta convocatoria. Los presupuestos deben reflejar las actividades planificadas y los recursos necesarios para implementarlas.</w:t>
      </w:r>
    </w:p>
    <w:p w14:paraId="143FA35C" w14:textId="516E4E11" w:rsidR="005F40DC" w:rsidRPr="00365080" w:rsidRDefault="00590F36" w:rsidP="008E4801">
      <w:pPr>
        <w:spacing w:before="60" w:after="120"/>
        <w:rPr>
          <w:lang w:val="es-AR"/>
        </w:rPr>
      </w:pPr>
      <w:r w:rsidRPr="00365080">
        <w:rPr>
          <w:color w:val="333333"/>
          <w:lang w:val="es-AR"/>
        </w:rPr>
        <w:t>Las categorías presupuestarias elegibles incluyen:</w:t>
      </w:r>
    </w:p>
    <w:p w14:paraId="686ACC2C"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Costos de personal (tiempo del personal de investigación, estipendios e incentivos para investigadores/as comunitarios/as)</w:t>
      </w:r>
    </w:p>
    <w:p w14:paraId="6427A653"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Servicios e insumos (materiales de recolección de datos, transcripción, traducción y software)</w:t>
      </w:r>
    </w:p>
    <w:p w14:paraId="60249F08"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Costos de participantes (transporte, cuidado de niños/as y otros costos para facilitar la participación comunitaria)</w:t>
      </w:r>
    </w:p>
    <w:p w14:paraId="77F5F0C9" w14:textId="2A35191E" w:rsidR="005F40DC" w:rsidRPr="00365080" w:rsidRDefault="00590F36" w:rsidP="008E4801">
      <w:pPr>
        <w:pStyle w:val="ListParagraph"/>
        <w:numPr>
          <w:ilvl w:val="0"/>
          <w:numId w:val="3"/>
        </w:numPr>
        <w:spacing w:before="40" w:after="120"/>
        <w:rPr>
          <w:lang w:val="es-AR"/>
        </w:rPr>
      </w:pPr>
      <w:r w:rsidRPr="00365080">
        <w:rPr>
          <w:color w:val="333333"/>
          <w:lang w:val="es-AR"/>
        </w:rPr>
        <w:t>Viajes locales y trabajo de campo (sin viajes internacionales)</w:t>
      </w:r>
    </w:p>
    <w:p w14:paraId="31234B07"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Actividades de difusión y traducción del conocimiento</w:t>
      </w:r>
    </w:p>
    <w:p w14:paraId="320216B2"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Costos indirectos (gastos generales institucionales), hasta un máximo del 13% de los costos directos</w:t>
      </w:r>
    </w:p>
    <w:p w14:paraId="5EC51EC5" w14:textId="5FE54452" w:rsidR="005F40DC" w:rsidRPr="00365080" w:rsidRDefault="00590F36" w:rsidP="008E4801">
      <w:pPr>
        <w:spacing w:before="60" w:after="120"/>
        <w:rPr>
          <w:lang w:val="es-AR"/>
        </w:rPr>
      </w:pPr>
      <w:r w:rsidRPr="00365080">
        <w:rPr>
          <w:color w:val="333333"/>
          <w:lang w:val="es-AR"/>
        </w:rPr>
        <w:t>Los costos no elegibles para reembolso incluyen: viajes internacionales, compras de equipos que superen USD 2.000 por artículo sin justificación previa, y costos incurridos antes de la firma del acuerdo de subvención. No más del 15% de la subvención total puede asignarse a instituciones o personas con sede en países de ingreso alto (según la clasificación del Banco Mundial</w:t>
      </w:r>
      <w:r w:rsidR="008273BA" w:rsidRPr="00365080">
        <w:rPr>
          <w:rStyle w:val="FootnoteReference"/>
          <w:color w:val="333333"/>
          <w:lang w:val="es-AR"/>
        </w:rPr>
        <w:footnoteReference w:id="4"/>
      </w:r>
      <w:r w:rsidRPr="00365080">
        <w:rPr>
          <w:color w:val="333333"/>
          <w:lang w:val="es-AR"/>
        </w:rPr>
        <w:t>). Esta restricción se aplica a la totalidad del presupuesto del proyecto, incluidos los acuerdos de subcontratación o consultoría.</w:t>
      </w:r>
    </w:p>
    <w:p w14:paraId="191D4F12" w14:textId="5EE709E2" w:rsidR="005F40DC" w:rsidRPr="00365080" w:rsidRDefault="00590F36" w:rsidP="00100FC7">
      <w:pPr>
        <w:spacing w:before="60" w:after="120"/>
        <w:rPr>
          <w:lang w:val="es-AR"/>
        </w:rPr>
      </w:pPr>
      <w:r w:rsidRPr="00365080">
        <w:rPr>
          <w:color w:val="333333"/>
          <w:lang w:val="es-AR"/>
        </w:rPr>
        <w:t>Todos los equipos tendrán acceso a los recursos de fortalecimiento de capacidades de investigación apoyados por la OMS/HRP, incluidos software de análisis de datos, cursos de capacitación y herramientas, sin costo para el presupuesto del proyecto. Los costos de viaje relacionados con el taller de desarrollo de protocolo serán cubiertos por la OMS/HRP.</w:t>
      </w:r>
    </w:p>
    <w:p w14:paraId="146F308C" w14:textId="5550A735" w:rsidR="005F40DC" w:rsidRPr="00365080" w:rsidRDefault="00590F36" w:rsidP="008E4801">
      <w:pPr>
        <w:pStyle w:val="Heading1"/>
        <w:rPr>
          <w:lang w:val="es-AR"/>
        </w:rPr>
      </w:pPr>
      <w:r w:rsidRPr="00365080">
        <w:rPr>
          <w:lang w:val="es-AR"/>
        </w:rPr>
        <w:t>8. Procedimiento de solicitud</w:t>
      </w:r>
    </w:p>
    <w:p w14:paraId="08A61785" w14:textId="273355D8" w:rsidR="005F40DC" w:rsidRPr="00365080" w:rsidRDefault="00590F36" w:rsidP="008E4801">
      <w:pPr>
        <w:pStyle w:val="Heading2"/>
        <w:pBdr>
          <w:bottom w:val="single" w:sz="2" w:space="4" w:color="CCCCCC"/>
        </w:pBdr>
        <w:spacing w:after="120"/>
        <w:rPr>
          <w:lang w:val="es-AR"/>
        </w:rPr>
      </w:pPr>
      <w:r w:rsidRPr="00365080">
        <w:rPr>
          <w:lang w:val="es-AR"/>
        </w:rPr>
        <w:t>8.1 Cómo postular</w:t>
      </w:r>
    </w:p>
    <w:p w14:paraId="66E106AE" w14:textId="7164E097" w:rsidR="005F40DC" w:rsidRPr="00365080" w:rsidRDefault="00590F36" w:rsidP="008E4801">
      <w:pPr>
        <w:spacing w:before="60" w:after="120"/>
        <w:rPr>
          <w:lang w:val="es-AR"/>
        </w:rPr>
      </w:pPr>
      <w:r w:rsidRPr="00365080">
        <w:rPr>
          <w:color w:val="333333"/>
          <w:lang w:val="es-AR"/>
        </w:rPr>
        <w:t xml:space="preserve">Los equipos interesados deben presentar una propuesta completa utilizando el formulario de solicitud en </w:t>
      </w:r>
      <w:hyperlink r:id="rId12" w:history="1">
        <w:r w:rsidRPr="00365080">
          <w:rPr>
            <w:rStyle w:val="Hyperlink"/>
            <w:lang w:val="es-AR"/>
          </w:rPr>
          <w:t>este enlace</w:t>
        </w:r>
      </w:hyperlink>
      <w:r w:rsidRPr="00365080">
        <w:rPr>
          <w:color w:val="333333"/>
          <w:lang w:val="es-AR"/>
        </w:rPr>
        <w:t xml:space="preserve">. Todas las propuestas deben enviarse antes del </w:t>
      </w:r>
      <w:r w:rsidR="005B35CD" w:rsidRPr="00065267">
        <w:rPr>
          <w:b/>
          <w:bCs/>
          <w:strike/>
          <w:color w:val="333333"/>
          <w:lang w:val="es-AR"/>
        </w:rPr>
        <w:t>12</w:t>
      </w:r>
      <w:r w:rsidRPr="00065267">
        <w:rPr>
          <w:b/>
          <w:bCs/>
          <w:strike/>
          <w:color w:val="333333"/>
          <w:lang w:val="es-AR"/>
        </w:rPr>
        <w:t xml:space="preserve"> de abril</w:t>
      </w:r>
      <w:r w:rsidRPr="00365080">
        <w:rPr>
          <w:b/>
          <w:bCs/>
          <w:color w:val="333333"/>
          <w:lang w:val="es-AR"/>
        </w:rPr>
        <w:t xml:space="preserve"> </w:t>
      </w:r>
      <w:r w:rsidR="00065267" w:rsidRPr="00065267">
        <w:rPr>
          <w:b/>
          <w:bCs/>
          <w:color w:val="FF0000"/>
          <w:lang w:val="es-AR"/>
        </w:rPr>
        <w:t xml:space="preserve">26 de abril </w:t>
      </w:r>
      <w:r w:rsidRPr="00065267">
        <w:rPr>
          <w:b/>
          <w:bCs/>
          <w:color w:val="FF0000"/>
          <w:lang w:val="es-AR"/>
        </w:rPr>
        <w:t>de 2026, 23:59 GMT+1</w:t>
      </w:r>
      <w:r w:rsidRPr="00365080">
        <w:rPr>
          <w:color w:val="333333"/>
          <w:lang w:val="es-AR"/>
        </w:rPr>
        <w:t>, a través de la plataforma en línea. No se aceptarán presentaciones por correo electrónico. Las presentaciones recibidas después de la fecha límite no serán aceptadas. Todas las presentaciones recibirán un acuse de recibo automático del sistema.</w:t>
      </w:r>
      <w:r w:rsidR="008273BA" w:rsidRPr="00365080">
        <w:rPr>
          <w:lang w:val="es-AR"/>
        </w:rPr>
        <w:t xml:space="preserve"> </w:t>
      </w:r>
    </w:p>
    <w:p w14:paraId="61CA3858" w14:textId="5853E8D2" w:rsidR="005F40DC" w:rsidRPr="00365080" w:rsidRDefault="00590F36" w:rsidP="008E4801">
      <w:pPr>
        <w:spacing w:before="60" w:after="120"/>
        <w:rPr>
          <w:color w:val="333333"/>
          <w:lang w:val="es-AR"/>
        </w:rPr>
      </w:pPr>
      <w:r w:rsidRPr="00365080">
        <w:rPr>
          <w:color w:val="333333"/>
          <w:lang w:val="es-AR"/>
        </w:rPr>
        <w:t xml:space="preserve">Todos/as los/las solicitantes recibirán una respuesta escrita confirmando si su propuesta ha sido seleccionada o no. Las notificaciones se enviarán el </w:t>
      </w:r>
      <w:r w:rsidR="005B35CD" w:rsidRPr="00065267">
        <w:rPr>
          <w:b/>
          <w:bCs/>
          <w:strike/>
          <w:color w:val="333333"/>
          <w:lang w:val="es-AR"/>
        </w:rPr>
        <w:t>11</w:t>
      </w:r>
      <w:r w:rsidRPr="00065267">
        <w:rPr>
          <w:b/>
          <w:bCs/>
          <w:strike/>
          <w:color w:val="333333"/>
          <w:lang w:val="es-AR"/>
        </w:rPr>
        <w:t xml:space="preserve"> de mayo</w:t>
      </w:r>
      <w:r w:rsidRPr="00365080">
        <w:rPr>
          <w:b/>
          <w:bCs/>
          <w:color w:val="333333"/>
          <w:lang w:val="es-AR"/>
        </w:rPr>
        <w:t xml:space="preserve"> </w:t>
      </w:r>
      <w:r w:rsidR="00065267" w:rsidRPr="00065267">
        <w:rPr>
          <w:b/>
          <w:bCs/>
          <w:color w:val="FF0000"/>
          <w:lang w:val="es-AR"/>
        </w:rPr>
        <w:t xml:space="preserve">25 de mayo </w:t>
      </w:r>
      <w:r w:rsidRPr="00065267">
        <w:rPr>
          <w:b/>
          <w:bCs/>
          <w:color w:val="FF0000"/>
          <w:lang w:val="es-AR"/>
        </w:rPr>
        <w:t>de 2026</w:t>
      </w:r>
      <w:r w:rsidRPr="00365080">
        <w:rPr>
          <w:color w:val="333333"/>
          <w:lang w:val="es-AR"/>
        </w:rPr>
        <w:t xml:space="preserve">. Los equipos cuyas propuestas no sean seleccionadas también serán notificados en esa fecha y, cuando </w:t>
      </w:r>
      <w:r w:rsidR="005470B9">
        <w:rPr>
          <w:color w:val="333333"/>
          <w:lang w:val="es-AR"/>
        </w:rPr>
        <w:t xml:space="preserve">se solicite y en tanto </w:t>
      </w:r>
      <w:r w:rsidRPr="00365080">
        <w:rPr>
          <w:color w:val="333333"/>
          <w:lang w:val="es-AR"/>
        </w:rPr>
        <w:t>sea posible, recibirán una breve retroalimentación sobre la evaluación de su propuesta.</w:t>
      </w:r>
    </w:p>
    <w:p w14:paraId="40398DD0" w14:textId="77777777" w:rsidR="00155739" w:rsidRPr="00365080" w:rsidRDefault="00155739" w:rsidP="008E4801">
      <w:pPr>
        <w:spacing w:before="60" w:after="120"/>
        <w:rPr>
          <w:lang w:val="es-A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155464" w:rsidRPr="00065267" w14:paraId="15876A23"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25E080D4" w14:textId="77777777" w:rsidR="005F40DC" w:rsidRPr="00365080" w:rsidRDefault="00590F36" w:rsidP="008E4801">
            <w:pPr>
              <w:spacing w:after="120"/>
              <w:rPr>
                <w:lang w:val="es-AR"/>
              </w:rPr>
            </w:pPr>
            <w:r w:rsidRPr="00365080">
              <w:rPr>
                <w:b/>
                <w:bCs/>
                <w:color w:val="006BB6"/>
                <w:lang w:val="es-AR"/>
              </w:rPr>
              <w:t>Importante: las propuestas son visiones de investigación, no protocolos finales</w:t>
            </w:r>
          </w:p>
          <w:p w14:paraId="30BB1E55" w14:textId="7AFBF165" w:rsidR="005F40DC" w:rsidRPr="00365080" w:rsidRDefault="00590F36" w:rsidP="008E4801">
            <w:pPr>
              <w:spacing w:before="40" w:after="120"/>
              <w:rPr>
                <w:lang w:val="es-AR"/>
              </w:rPr>
            </w:pPr>
            <w:r w:rsidRPr="00365080">
              <w:rPr>
                <w:color w:val="333333"/>
                <w:lang w:val="es-AR"/>
              </w:rPr>
              <w:t xml:space="preserve">Los equipos seleccionados desarrollarán colectivamente un único protocolo de investigación compartido en el Taller de </w:t>
            </w:r>
            <w:r w:rsidR="007425EF" w:rsidRPr="00365080">
              <w:rPr>
                <w:color w:val="333333"/>
                <w:lang w:val="es-AR"/>
              </w:rPr>
              <w:t>d</w:t>
            </w:r>
            <w:r w:rsidRPr="00365080">
              <w:rPr>
                <w:color w:val="333333"/>
                <w:lang w:val="es-AR"/>
              </w:rPr>
              <w:t xml:space="preserve">esarrollo de </w:t>
            </w:r>
            <w:r w:rsidR="007425EF" w:rsidRPr="00365080">
              <w:rPr>
                <w:color w:val="333333"/>
                <w:lang w:val="es-AR"/>
              </w:rPr>
              <w:t>p</w:t>
            </w:r>
            <w:r w:rsidRPr="00365080">
              <w:rPr>
                <w:color w:val="333333"/>
                <w:lang w:val="es-AR"/>
              </w:rPr>
              <w:t>rotocolo (</w:t>
            </w:r>
            <w:r w:rsidR="005470B9">
              <w:rPr>
                <w:color w:val="333333"/>
                <w:lang w:val="es-AR"/>
              </w:rPr>
              <w:t>s</w:t>
            </w:r>
            <w:r w:rsidRPr="00365080">
              <w:rPr>
                <w:color w:val="333333"/>
                <w:lang w:val="es-AR"/>
              </w:rPr>
              <w:t xml:space="preserve">ección 4), </w:t>
            </w:r>
            <w:r w:rsidR="0038139E">
              <w:rPr>
                <w:color w:val="333333"/>
                <w:lang w:val="es-AR"/>
              </w:rPr>
              <w:t>a realizarse</w:t>
            </w:r>
            <w:r w:rsidRPr="00365080">
              <w:rPr>
                <w:color w:val="333333"/>
                <w:lang w:val="es-AR"/>
              </w:rPr>
              <w:t xml:space="preserve"> durante semana </w:t>
            </w:r>
            <w:r w:rsidR="0038139E">
              <w:rPr>
                <w:color w:val="333333"/>
                <w:lang w:val="es-AR"/>
              </w:rPr>
              <w:t>en</w:t>
            </w:r>
            <w:r w:rsidR="00626C94">
              <w:rPr>
                <w:color w:val="333333"/>
                <w:lang w:val="es-AR"/>
              </w:rPr>
              <w:t xml:space="preserve"> j</w:t>
            </w:r>
            <w:r w:rsidR="0038139E">
              <w:rPr>
                <w:color w:val="333333"/>
                <w:lang w:val="es-AR"/>
              </w:rPr>
              <w:t>ulio</w:t>
            </w:r>
            <w:r w:rsidR="00626C94">
              <w:rPr>
                <w:color w:val="333333"/>
                <w:lang w:val="es-AR"/>
              </w:rPr>
              <w:t xml:space="preserve"> de 2026</w:t>
            </w:r>
            <w:r w:rsidRPr="00365080">
              <w:rPr>
                <w:color w:val="333333"/>
                <w:lang w:val="es-AR"/>
              </w:rPr>
              <w:t>. Los/las solicitantes deben centrar su propuesta en demostrar la idoneidad del equipo, las alianzas comunitarias y la visión de investigación, y no en presentar una metodología completamente finalizada.</w:t>
            </w:r>
          </w:p>
        </w:tc>
      </w:tr>
    </w:tbl>
    <w:p w14:paraId="06FF9098" w14:textId="77777777" w:rsidR="005F40DC" w:rsidRPr="00365080" w:rsidRDefault="005F40DC" w:rsidP="008E4801">
      <w:pPr>
        <w:spacing w:after="120"/>
        <w:rPr>
          <w:lang w:val="es-A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155464" w:rsidRPr="00065267" w14:paraId="54FCB8E8" w14:textId="77777777">
        <w:tc>
          <w:tcPr>
            <w:tcW w:w="0" w:type="auto"/>
            <w:tcBorders>
              <w:top w:val="single" w:sz="4" w:space="0" w:color="006BB6"/>
              <w:left w:val="single" w:sz="12" w:space="0" w:color="006BB6"/>
              <w:bottom w:val="none" w:sz="0" w:space="0" w:color="FFFFFF"/>
              <w:right w:val="none" w:sz="0" w:space="0" w:color="FFFFFF"/>
            </w:tcBorders>
            <w:shd w:val="clear" w:color="auto" w:fill="EBF4FB"/>
            <w:tcMar>
              <w:top w:w="100" w:type="dxa"/>
              <w:left w:w="160" w:type="dxa"/>
              <w:bottom w:w="100" w:type="dxa"/>
              <w:right w:w="160" w:type="dxa"/>
            </w:tcMar>
          </w:tcPr>
          <w:p w14:paraId="155ABC76" w14:textId="36CFA9FB" w:rsidR="005F40DC" w:rsidRPr="00365080" w:rsidRDefault="00590F36" w:rsidP="008E4801">
            <w:pPr>
              <w:spacing w:after="120"/>
              <w:rPr>
                <w:lang w:val="es-AR"/>
              </w:rPr>
            </w:pPr>
            <w:r w:rsidRPr="00365080">
              <w:rPr>
                <w:b/>
                <w:bCs/>
                <w:color w:val="006BB6"/>
                <w:lang w:val="es-AR"/>
              </w:rPr>
              <w:t xml:space="preserve">Idioma de presentación: </w:t>
            </w:r>
            <w:r w:rsidRPr="00365080">
              <w:rPr>
                <w:color w:val="333333"/>
                <w:lang w:val="es-AR"/>
              </w:rPr>
              <w:t xml:space="preserve">Las propuestas pueden presentarse en inglés, francés o español. El formulario de solicitud está disponible en los </w:t>
            </w:r>
            <w:r w:rsidR="007425EF" w:rsidRPr="00365080">
              <w:rPr>
                <w:color w:val="333333"/>
                <w:lang w:val="es-AR"/>
              </w:rPr>
              <w:t>tres</w:t>
            </w:r>
            <w:r w:rsidRPr="00365080">
              <w:rPr>
                <w:color w:val="333333"/>
                <w:lang w:val="es-AR"/>
              </w:rPr>
              <w:t xml:space="preserve"> idiomas.</w:t>
            </w:r>
          </w:p>
        </w:tc>
      </w:tr>
    </w:tbl>
    <w:p w14:paraId="7E4E8567" w14:textId="77777777" w:rsidR="005F40DC" w:rsidRPr="00365080" w:rsidRDefault="005F40DC" w:rsidP="008E4801">
      <w:pPr>
        <w:spacing w:after="120"/>
        <w:rPr>
          <w:lang w:val="es-AR"/>
        </w:rPr>
      </w:pPr>
    </w:p>
    <w:p w14:paraId="696C1554" w14:textId="77777777" w:rsidR="00100FC7" w:rsidRPr="00365080" w:rsidRDefault="00100FC7" w:rsidP="00100FC7">
      <w:pPr>
        <w:spacing w:before="40" w:after="120"/>
        <w:rPr>
          <w:color w:val="333333"/>
          <w:lang w:val="es-AR"/>
        </w:rPr>
      </w:pPr>
      <w:r w:rsidRPr="00365080">
        <w:rPr>
          <w:color w:val="333333"/>
          <w:lang w:val="es-AR"/>
        </w:rPr>
        <w:t xml:space="preserve">La propuesta completa debe presentarse a través de la plataforma en línea. La plataforma incluye el formulario de solicitud (Partes I a V), que cubre todas las secciones de la propuesta, incluida la confirmación provisional del aval institucional. Además, los siguientes documentos </w:t>
      </w:r>
      <w:r w:rsidRPr="00F626C4">
        <w:rPr>
          <w:color w:val="333333"/>
          <w:u w:val="single"/>
          <w:lang w:val="es-AR"/>
        </w:rPr>
        <w:t>deben cargarse directamente en la plataforma</w:t>
      </w:r>
      <w:r w:rsidRPr="00365080">
        <w:rPr>
          <w:color w:val="333333"/>
          <w:lang w:val="es-AR"/>
        </w:rPr>
        <w:t xml:space="preserve"> antes de la presentación:</w:t>
      </w:r>
    </w:p>
    <w:p w14:paraId="786689EE" w14:textId="589DD9E5" w:rsidR="00100FC7" w:rsidRPr="00365080" w:rsidRDefault="00100FC7" w:rsidP="00100FC7">
      <w:pPr>
        <w:pStyle w:val="ListParagraph"/>
        <w:numPr>
          <w:ilvl w:val="0"/>
          <w:numId w:val="3"/>
        </w:numPr>
        <w:spacing w:before="40" w:after="120"/>
        <w:rPr>
          <w:color w:val="333333"/>
          <w:lang w:val="es-AR"/>
        </w:rPr>
      </w:pPr>
      <w:r w:rsidRPr="00F626C4">
        <w:rPr>
          <w:i/>
          <w:iCs/>
          <w:color w:val="333333"/>
          <w:u w:val="single"/>
          <w:lang w:val="es-AR"/>
        </w:rPr>
        <w:t>Presupuesto</w:t>
      </w:r>
      <w:r w:rsidRPr="00365080">
        <w:rPr>
          <w:color w:val="333333"/>
          <w:lang w:val="es-AR"/>
        </w:rPr>
        <w:t xml:space="preserve">: </w:t>
      </w:r>
      <w:r w:rsidR="00F626C4">
        <w:rPr>
          <w:color w:val="333333"/>
          <w:lang w:val="es-AR"/>
        </w:rPr>
        <w:t>un presupuesto para la</w:t>
      </w:r>
      <w:r w:rsidR="00995D42">
        <w:rPr>
          <w:color w:val="333333"/>
          <w:lang w:val="es-AR"/>
        </w:rPr>
        <w:t xml:space="preserve"> </w:t>
      </w:r>
      <w:r w:rsidR="00F626C4">
        <w:rPr>
          <w:color w:val="333333"/>
          <w:lang w:val="es-AR"/>
        </w:rPr>
        <w:t xml:space="preserve">implementación completa del estudio usando </w:t>
      </w:r>
      <w:r w:rsidRPr="00365080">
        <w:rPr>
          <w:color w:val="333333"/>
          <w:lang w:val="es-AR"/>
        </w:rPr>
        <w:t xml:space="preserve">la plantilla Excel </w:t>
      </w:r>
      <w:r w:rsidR="00995D42">
        <w:rPr>
          <w:color w:val="333333"/>
          <w:lang w:val="es-AR"/>
        </w:rPr>
        <w:t>provista en el sitio web de la OMS/HRP</w:t>
      </w:r>
      <w:r w:rsidRPr="00365080">
        <w:rPr>
          <w:color w:val="333333"/>
          <w:lang w:val="es-AR"/>
        </w:rPr>
        <w:t>.</w:t>
      </w:r>
    </w:p>
    <w:p w14:paraId="10C6785C" w14:textId="603C360E" w:rsidR="00100FC7" w:rsidRPr="00365080" w:rsidRDefault="00100FC7" w:rsidP="00100FC7">
      <w:pPr>
        <w:pStyle w:val="ListParagraph"/>
        <w:numPr>
          <w:ilvl w:val="0"/>
          <w:numId w:val="3"/>
        </w:numPr>
        <w:spacing w:before="40" w:after="120"/>
        <w:rPr>
          <w:color w:val="333333"/>
          <w:lang w:val="es-AR"/>
        </w:rPr>
      </w:pPr>
      <w:r w:rsidRPr="00995D42">
        <w:rPr>
          <w:i/>
          <w:iCs/>
          <w:color w:val="333333"/>
          <w:u w:val="single"/>
          <w:lang w:val="es-AR"/>
        </w:rPr>
        <w:t>CV</w:t>
      </w:r>
      <w:r w:rsidRPr="00365080">
        <w:rPr>
          <w:color w:val="333333"/>
          <w:lang w:val="es-AR"/>
        </w:rPr>
        <w:t xml:space="preserve">: </w:t>
      </w:r>
      <w:r w:rsidR="00995D42">
        <w:rPr>
          <w:color w:val="333333"/>
          <w:lang w:val="es-AR"/>
        </w:rPr>
        <w:t>un breve</w:t>
      </w:r>
      <w:r w:rsidRPr="00365080">
        <w:rPr>
          <w:color w:val="333333"/>
          <w:lang w:val="es-AR"/>
        </w:rPr>
        <w:t xml:space="preserve"> CV para el/la investigador/a principal y los miembros clave del equipo, utilizando la plantilla </w:t>
      </w:r>
      <w:r w:rsidR="00D4728D">
        <w:rPr>
          <w:color w:val="333333"/>
          <w:lang w:val="es-AR"/>
        </w:rPr>
        <w:t>provista</w:t>
      </w:r>
      <w:r w:rsidRPr="00365080">
        <w:rPr>
          <w:color w:val="333333"/>
          <w:lang w:val="es-AR"/>
        </w:rPr>
        <w:t xml:space="preserve"> en el sitio web de la OMS/HRP.</w:t>
      </w:r>
    </w:p>
    <w:p w14:paraId="43D13B43" w14:textId="198CE17A" w:rsidR="005F40DC" w:rsidRPr="00365080" w:rsidRDefault="00100FC7" w:rsidP="00100FC7">
      <w:pPr>
        <w:pStyle w:val="ListParagraph"/>
        <w:numPr>
          <w:ilvl w:val="0"/>
          <w:numId w:val="3"/>
        </w:numPr>
        <w:spacing w:before="40" w:after="120"/>
        <w:rPr>
          <w:lang w:val="es-AR"/>
        </w:rPr>
      </w:pPr>
      <w:r w:rsidRPr="00995D42">
        <w:rPr>
          <w:i/>
          <w:iCs/>
          <w:color w:val="333333"/>
          <w:u w:val="single"/>
          <w:lang w:val="es-AR"/>
        </w:rPr>
        <w:t>Declaración de conflicto de intereses</w:t>
      </w:r>
      <w:r w:rsidRPr="00365080">
        <w:rPr>
          <w:color w:val="333333"/>
          <w:lang w:val="es-AR"/>
        </w:rPr>
        <w:t xml:space="preserve">: </w:t>
      </w:r>
      <w:r w:rsidR="00995D42">
        <w:rPr>
          <w:color w:val="333333"/>
          <w:lang w:val="es-AR"/>
        </w:rPr>
        <w:t>un formulario completo para el/la investigador/a principal y coinvestigador/a</w:t>
      </w:r>
      <w:r w:rsidR="00D4728D">
        <w:rPr>
          <w:color w:val="333333"/>
          <w:lang w:val="es-AR"/>
        </w:rPr>
        <w:t xml:space="preserve"> usando el </w:t>
      </w:r>
      <w:r w:rsidRPr="00365080">
        <w:rPr>
          <w:color w:val="333333"/>
          <w:lang w:val="es-AR"/>
        </w:rPr>
        <w:t xml:space="preserve">formulario </w:t>
      </w:r>
      <w:r w:rsidR="00D4728D">
        <w:rPr>
          <w:color w:val="333333"/>
          <w:lang w:val="es-AR"/>
        </w:rPr>
        <w:t>provisto en e</w:t>
      </w:r>
      <w:r w:rsidRPr="00365080">
        <w:rPr>
          <w:color w:val="333333"/>
          <w:lang w:val="es-AR"/>
        </w:rPr>
        <w:t>l sitio web de la OMS/HRP.</w:t>
      </w:r>
    </w:p>
    <w:p w14:paraId="6F2B8CA1" w14:textId="21AB18DD" w:rsidR="005F40DC" w:rsidRPr="00365080" w:rsidRDefault="00590F36" w:rsidP="008E4801">
      <w:pPr>
        <w:pStyle w:val="Heading2"/>
        <w:pBdr>
          <w:bottom w:val="single" w:sz="2" w:space="4" w:color="CCCCCC"/>
        </w:pBdr>
        <w:spacing w:after="120"/>
        <w:rPr>
          <w:lang w:val="es-AR"/>
        </w:rPr>
      </w:pPr>
      <w:r w:rsidRPr="00365080">
        <w:rPr>
          <w:lang w:val="es-AR"/>
        </w:rPr>
        <w:t>8.2 Preguntas y aclaraciones</w:t>
      </w:r>
    </w:p>
    <w:p w14:paraId="74BEF8B7" w14:textId="29988A9E" w:rsidR="005F40DC" w:rsidRPr="00365080" w:rsidRDefault="00590F36" w:rsidP="008E4801">
      <w:pPr>
        <w:spacing w:before="60" w:after="120"/>
        <w:rPr>
          <w:lang w:val="es-AR"/>
        </w:rPr>
      </w:pPr>
      <w:r w:rsidRPr="00365080">
        <w:rPr>
          <w:color w:val="333333"/>
          <w:lang w:val="es-AR"/>
        </w:rPr>
        <w:t xml:space="preserve">Un período abierto para preguntas se realizará del </w:t>
      </w:r>
      <w:r w:rsidR="005B35CD">
        <w:rPr>
          <w:b/>
          <w:bCs/>
          <w:color w:val="333333"/>
          <w:lang w:val="es-AR"/>
        </w:rPr>
        <w:t xml:space="preserve">14 de marzo al </w:t>
      </w:r>
      <w:r w:rsidR="00065267" w:rsidRPr="00065267">
        <w:rPr>
          <w:b/>
          <w:bCs/>
          <w:color w:val="FF0000"/>
          <w:lang w:val="es-AR"/>
        </w:rPr>
        <w:t xml:space="preserve">24 de abril </w:t>
      </w:r>
      <w:r w:rsidR="005B35CD" w:rsidRPr="00065267">
        <w:rPr>
          <w:b/>
          <w:bCs/>
          <w:strike/>
          <w:color w:val="333333"/>
          <w:lang w:val="es-AR"/>
        </w:rPr>
        <w:t>10 de abril</w:t>
      </w:r>
      <w:r w:rsidRPr="00065267">
        <w:rPr>
          <w:b/>
          <w:bCs/>
          <w:strike/>
          <w:color w:val="333333"/>
          <w:lang w:val="es-AR"/>
        </w:rPr>
        <w:t xml:space="preserve"> </w:t>
      </w:r>
      <w:r w:rsidRPr="00365080">
        <w:rPr>
          <w:b/>
          <w:bCs/>
          <w:color w:val="333333"/>
          <w:lang w:val="es-AR"/>
        </w:rPr>
        <w:t>de 2026</w:t>
      </w:r>
      <w:r w:rsidRPr="00365080">
        <w:rPr>
          <w:color w:val="333333"/>
          <w:lang w:val="es-AR"/>
        </w:rPr>
        <w:t xml:space="preserve">. Las preguntas deben enviarse por correo electrónico a </w:t>
      </w:r>
      <w:hyperlink r:id="rId13" w:history="1">
        <w:r w:rsidR="00BC73B8" w:rsidRPr="00365080">
          <w:rPr>
            <w:rStyle w:val="Hyperlink"/>
            <w:lang w:val="es-AR"/>
          </w:rPr>
          <w:t>srhmph@who.int</w:t>
        </w:r>
      </w:hyperlink>
      <w:r w:rsidR="00BC73B8" w:rsidRPr="00365080">
        <w:rPr>
          <w:color w:val="333333"/>
          <w:lang w:val="es-AR"/>
        </w:rPr>
        <w:t xml:space="preserve"> </w:t>
      </w:r>
      <w:r w:rsidRPr="00365080">
        <w:rPr>
          <w:color w:val="333333"/>
          <w:lang w:val="es-AR"/>
        </w:rPr>
        <w:t>con el asunto “</w:t>
      </w:r>
      <w:r w:rsidRPr="00365080">
        <w:rPr>
          <w:b/>
          <w:bCs/>
          <w:color w:val="333333"/>
          <w:lang w:val="es-AR"/>
        </w:rPr>
        <w:t>SDSR-Clima &amp; SDSR – Pregunta</w:t>
      </w:r>
      <w:r w:rsidRPr="00365080">
        <w:rPr>
          <w:color w:val="333333"/>
          <w:lang w:val="es-AR"/>
        </w:rPr>
        <w:t xml:space="preserve">”. Las respuestas a las preguntas frecuentes se publicarán en el sitio web de la OMS/HRP y se compartirán con todos/as los/las solicitantes. Las respuestas individuales a preguntas enviadas después del </w:t>
      </w:r>
      <w:r w:rsidR="005B35CD">
        <w:rPr>
          <w:color w:val="333333"/>
          <w:lang w:val="es-AR"/>
        </w:rPr>
        <w:t>10 de abril</w:t>
      </w:r>
      <w:r w:rsidRPr="00365080">
        <w:rPr>
          <w:color w:val="333333"/>
          <w:lang w:val="es-AR"/>
        </w:rPr>
        <w:t xml:space="preserve"> de 2026 no pueden garantizarse.</w:t>
      </w:r>
      <w:r w:rsidR="00BC73B8" w:rsidRPr="00365080">
        <w:rPr>
          <w:lang w:val="es-AR"/>
        </w:rPr>
        <w:t xml:space="preserve"> </w:t>
      </w:r>
    </w:p>
    <w:p w14:paraId="366BB82F" w14:textId="77777777" w:rsidR="005F40DC" w:rsidRPr="00365080" w:rsidRDefault="00590F36" w:rsidP="008E4801">
      <w:pPr>
        <w:pStyle w:val="Heading1"/>
        <w:rPr>
          <w:lang w:val="es-AR"/>
        </w:rPr>
      </w:pPr>
      <w:r w:rsidRPr="00365080">
        <w:rPr>
          <w:lang w:val="es-AR"/>
        </w:rPr>
        <w:t>9. Cronograma</w:t>
      </w:r>
    </w:p>
    <w:p w14:paraId="5D85A589" w14:textId="77777777" w:rsidR="005F40DC" w:rsidRPr="00365080" w:rsidRDefault="005F40DC" w:rsidP="008E4801">
      <w:pPr>
        <w:spacing w:after="120"/>
        <w:rPr>
          <w:lang w:val="es-A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5200"/>
        <w:gridCol w:w="3826"/>
      </w:tblGrid>
      <w:tr w:rsidR="0078037C" w:rsidRPr="00365080" w14:paraId="4D3CFCFB" w14:textId="77777777">
        <w:trPr>
          <w:tblHeader/>
        </w:trPr>
        <w:tc>
          <w:tcPr>
            <w:tcW w:w="5200" w:type="dxa"/>
            <w:tcBorders>
              <w:top w:val="none" w:sz="0" w:space="0" w:color="FFFFFF"/>
              <w:left w:val="none" w:sz="0" w:space="0" w:color="FFFFFF"/>
              <w:bottom w:val="none" w:sz="0" w:space="0" w:color="FFFFFF"/>
              <w:right w:val="none" w:sz="0" w:space="0" w:color="FFFFFF"/>
            </w:tcBorders>
            <w:shd w:val="clear" w:color="auto" w:fill="006BB6"/>
            <w:tcMar>
              <w:top w:w="80" w:type="dxa"/>
              <w:left w:w="120" w:type="dxa"/>
              <w:bottom w:w="80" w:type="dxa"/>
              <w:right w:w="120" w:type="dxa"/>
            </w:tcMar>
          </w:tcPr>
          <w:p w14:paraId="6B2C5707" w14:textId="789FFF58" w:rsidR="005F40DC" w:rsidRPr="00365080" w:rsidRDefault="00590F36" w:rsidP="008E4801">
            <w:pPr>
              <w:spacing w:after="120"/>
              <w:rPr>
                <w:lang w:val="es-AR"/>
              </w:rPr>
            </w:pPr>
            <w:r w:rsidRPr="00365080">
              <w:rPr>
                <w:b/>
                <w:bCs/>
                <w:color w:val="FFFFFF"/>
                <w:lang w:val="es-AR"/>
              </w:rPr>
              <w:t>Hito</w:t>
            </w:r>
            <w:r w:rsidR="002F4DBF">
              <w:rPr>
                <w:b/>
                <w:bCs/>
                <w:color w:val="FFFFFF"/>
                <w:lang w:val="es-AR"/>
              </w:rPr>
              <w:t>*</w:t>
            </w:r>
          </w:p>
        </w:tc>
        <w:tc>
          <w:tcPr>
            <w:tcW w:w="3826" w:type="dxa"/>
            <w:tcBorders>
              <w:top w:val="none" w:sz="0" w:space="0" w:color="FFFFFF"/>
              <w:left w:val="none" w:sz="0" w:space="0" w:color="FFFFFF"/>
              <w:bottom w:val="none" w:sz="0" w:space="0" w:color="FFFFFF"/>
              <w:right w:val="none" w:sz="0" w:space="0" w:color="FFFFFF"/>
            </w:tcBorders>
            <w:shd w:val="clear" w:color="auto" w:fill="006BB6"/>
            <w:tcMar>
              <w:top w:w="80" w:type="dxa"/>
              <w:left w:w="120" w:type="dxa"/>
              <w:bottom w:w="80" w:type="dxa"/>
              <w:right w:w="120" w:type="dxa"/>
            </w:tcMar>
          </w:tcPr>
          <w:p w14:paraId="1F1394B7" w14:textId="77777777" w:rsidR="005F40DC" w:rsidRPr="00365080" w:rsidRDefault="00590F36" w:rsidP="008E4801">
            <w:pPr>
              <w:spacing w:after="120"/>
              <w:rPr>
                <w:lang w:val="es-AR"/>
              </w:rPr>
            </w:pPr>
            <w:r w:rsidRPr="00365080">
              <w:rPr>
                <w:b/>
                <w:bCs/>
                <w:color w:val="FFFFFF"/>
                <w:lang w:val="es-AR"/>
              </w:rPr>
              <w:t>Fecha</w:t>
            </w:r>
          </w:p>
        </w:tc>
      </w:tr>
      <w:tr w:rsidR="0078037C" w:rsidRPr="00365080" w14:paraId="16F4BB1D"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37C2147B" w14:textId="77777777" w:rsidR="005F40DC" w:rsidRPr="00365080" w:rsidRDefault="00590F36" w:rsidP="008E4801">
            <w:pPr>
              <w:spacing w:after="120"/>
              <w:rPr>
                <w:lang w:val="es-AR"/>
              </w:rPr>
            </w:pPr>
            <w:r w:rsidRPr="00365080">
              <w:rPr>
                <w:color w:val="333333"/>
                <w:lang w:val="es-AR"/>
              </w:rPr>
              <w:t>Publicación de la convocatoria de propuestas</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B9890B8" w14:textId="15270B63" w:rsidR="005F40DC" w:rsidRPr="00365080" w:rsidRDefault="005B35CD" w:rsidP="008E4801">
            <w:pPr>
              <w:spacing w:after="120"/>
              <w:rPr>
                <w:lang w:val="es-AR"/>
              </w:rPr>
            </w:pPr>
            <w:r>
              <w:rPr>
                <w:color w:val="333333"/>
                <w:lang w:val="es-AR"/>
              </w:rPr>
              <w:t>13</w:t>
            </w:r>
            <w:r w:rsidR="00590F36" w:rsidRPr="00365080">
              <w:rPr>
                <w:color w:val="333333"/>
                <w:lang w:val="es-AR"/>
              </w:rPr>
              <w:t xml:space="preserve"> </w:t>
            </w:r>
            <w:r w:rsidR="00AB29F2">
              <w:rPr>
                <w:color w:val="333333"/>
                <w:lang w:val="es-AR"/>
              </w:rPr>
              <w:t>de marzo de</w:t>
            </w:r>
            <w:r w:rsidR="00590F36" w:rsidRPr="00365080">
              <w:rPr>
                <w:color w:val="333333"/>
                <w:lang w:val="es-AR"/>
              </w:rPr>
              <w:t xml:space="preserve"> 2026</w:t>
            </w:r>
          </w:p>
        </w:tc>
      </w:tr>
      <w:tr w:rsidR="0078037C" w:rsidRPr="00065267" w14:paraId="6F580EC2"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45BAF9F6" w14:textId="77777777" w:rsidR="005F40DC" w:rsidRPr="00365080" w:rsidRDefault="00590F36" w:rsidP="008E4801">
            <w:pPr>
              <w:spacing w:after="120"/>
              <w:rPr>
                <w:lang w:val="es-AR"/>
              </w:rPr>
            </w:pPr>
            <w:r w:rsidRPr="00365080">
              <w:rPr>
                <w:color w:val="333333"/>
                <w:lang w:val="es-AR"/>
              </w:rPr>
              <w:t>Período abierto para preguntas</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31143593" w14:textId="5AAD07D8" w:rsidR="005F40DC" w:rsidRPr="00065267" w:rsidRDefault="00590F36" w:rsidP="008E4801">
            <w:pPr>
              <w:spacing w:after="120"/>
              <w:rPr>
                <w:color w:val="FF0000"/>
                <w:lang w:val="es-AR"/>
              </w:rPr>
            </w:pPr>
            <w:r w:rsidRPr="00365080">
              <w:rPr>
                <w:color w:val="333333"/>
                <w:lang w:val="es-AR"/>
              </w:rPr>
              <w:t>1</w:t>
            </w:r>
            <w:r w:rsidR="005B35CD">
              <w:rPr>
                <w:color w:val="333333"/>
                <w:lang w:val="es-AR"/>
              </w:rPr>
              <w:t>4 de marzo</w:t>
            </w:r>
            <w:r w:rsidR="002F4DBF">
              <w:rPr>
                <w:color w:val="333333"/>
                <w:lang w:val="es-AR"/>
              </w:rPr>
              <w:t xml:space="preserve"> al </w:t>
            </w:r>
            <w:r w:rsidR="002F4DBF" w:rsidRPr="00065267">
              <w:rPr>
                <w:strike/>
                <w:color w:val="333333"/>
                <w:lang w:val="es-AR"/>
              </w:rPr>
              <w:t>10 de abril</w:t>
            </w:r>
            <w:r w:rsidR="00AB29F2" w:rsidRPr="00065267">
              <w:rPr>
                <w:strike/>
                <w:color w:val="333333"/>
                <w:lang w:val="es-AR"/>
              </w:rPr>
              <w:t xml:space="preserve"> de</w:t>
            </w:r>
            <w:r w:rsidRPr="00065267">
              <w:rPr>
                <w:strike/>
                <w:color w:val="333333"/>
                <w:lang w:val="es-AR"/>
              </w:rPr>
              <w:t xml:space="preserve"> 2026</w:t>
            </w:r>
            <w:r w:rsidR="00065267">
              <w:rPr>
                <w:color w:val="FF0000"/>
                <w:lang w:val="es-AR"/>
              </w:rPr>
              <w:t xml:space="preserve"> 24 de abril de 2026</w:t>
            </w:r>
          </w:p>
        </w:tc>
      </w:tr>
      <w:tr w:rsidR="0078037C" w:rsidRPr="00365080" w14:paraId="253EE218"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03B17D3" w14:textId="77777777" w:rsidR="005F40DC" w:rsidRPr="00365080" w:rsidRDefault="00590F36" w:rsidP="008E4801">
            <w:pPr>
              <w:spacing w:after="120"/>
              <w:rPr>
                <w:lang w:val="es-AR"/>
              </w:rPr>
            </w:pPr>
            <w:r w:rsidRPr="00365080">
              <w:rPr>
                <w:color w:val="333333"/>
                <w:lang w:val="es-AR"/>
              </w:rPr>
              <w:t>Fecha límite de presentación</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160DA9FC" w14:textId="1441ACDC" w:rsidR="005F40DC" w:rsidRPr="00365080" w:rsidRDefault="002F4DBF" w:rsidP="008E4801">
            <w:pPr>
              <w:spacing w:after="120"/>
              <w:rPr>
                <w:lang w:val="es-AR"/>
              </w:rPr>
            </w:pPr>
            <w:r w:rsidRPr="002D1D56">
              <w:rPr>
                <w:strike/>
                <w:color w:val="333333"/>
                <w:lang w:val="es-AR"/>
              </w:rPr>
              <w:t>12 de</w:t>
            </w:r>
            <w:r w:rsidR="00AB29F2" w:rsidRPr="002D1D56">
              <w:rPr>
                <w:strike/>
                <w:color w:val="333333"/>
                <w:lang w:val="es-AR"/>
              </w:rPr>
              <w:t xml:space="preserve"> abril de</w:t>
            </w:r>
            <w:r w:rsidR="00590F36" w:rsidRPr="002D1D56">
              <w:rPr>
                <w:strike/>
                <w:color w:val="333333"/>
                <w:lang w:val="es-AR"/>
              </w:rPr>
              <w:t xml:space="preserve"> 2026</w:t>
            </w:r>
            <w:r w:rsidR="002D1D56">
              <w:rPr>
                <w:color w:val="333333"/>
                <w:lang w:val="es-AR"/>
              </w:rPr>
              <w:t xml:space="preserve"> </w:t>
            </w:r>
            <w:r w:rsidR="002D1D56" w:rsidRPr="002D1D56">
              <w:rPr>
                <w:color w:val="FF0000"/>
                <w:lang w:val="es-AR"/>
              </w:rPr>
              <w:t>26 de abril de 2026</w:t>
            </w:r>
          </w:p>
        </w:tc>
      </w:tr>
      <w:tr w:rsidR="0078037C" w:rsidRPr="00065267" w14:paraId="58639824"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7874795F" w14:textId="77777777" w:rsidR="005F40DC" w:rsidRPr="00365080" w:rsidRDefault="00590F36" w:rsidP="008E4801">
            <w:pPr>
              <w:spacing w:after="120"/>
              <w:rPr>
                <w:lang w:val="es-AR"/>
              </w:rPr>
            </w:pPr>
            <w:r w:rsidRPr="00365080">
              <w:rPr>
                <w:color w:val="333333"/>
                <w:lang w:val="es-AR"/>
              </w:rPr>
              <w:t>Evaluación de propuestas</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755CB35C" w14:textId="77777777" w:rsidR="002D1D56" w:rsidRPr="002D1D56" w:rsidRDefault="002F4DBF" w:rsidP="008E4801">
            <w:pPr>
              <w:spacing w:after="120"/>
              <w:rPr>
                <w:strike/>
                <w:color w:val="333333"/>
                <w:lang w:val="es-AR"/>
              </w:rPr>
            </w:pPr>
            <w:r w:rsidRPr="002D1D56">
              <w:rPr>
                <w:strike/>
                <w:color w:val="333333"/>
                <w:lang w:val="es-AR"/>
              </w:rPr>
              <w:t>13 de abril al 8 de mayo</w:t>
            </w:r>
            <w:r w:rsidR="00AB29F2" w:rsidRPr="002D1D56">
              <w:rPr>
                <w:strike/>
                <w:color w:val="333333"/>
                <w:lang w:val="es-AR"/>
              </w:rPr>
              <w:t xml:space="preserve"> de</w:t>
            </w:r>
            <w:r w:rsidR="00590F36" w:rsidRPr="002D1D56">
              <w:rPr>
                <w:strike/>
                <w:color w:val="333333"/>
                <w:lang w:val="es-AR"/>
              </w:rPr>
              <w:t xml:space="preserve"> 2026</w:t>
            </w:r>
            <w:r w:rsidR="002D1D56" w:rsidRPr="002D1D56">
              <w:rPr>
                <w:strike/>
                <w:color w:val="333333"/>
                <w:lang w:val="es-AR"/>
              </w:rPr>
              <w:t xml:space="preserve"> </w:t>
            </w:r>
          </w:p>
          <w:p w14:paraId="27613CBB" w14:textId="0C2B54B1" w:rsidR="005F40DC" w:rsidRPr="00365080" w:rsidRDefault="002D1D56" w:rsidP="008E4801">
            <w:pPr>
              <w:spacing w:after="120"/>
              <w:rPr>
                <w:lang w:val="es-AR"/>
              </w:rPr>
            </w:pPr>
            <w:r w:rsidRPr="002D1D56">
              <w:rPr>
                <w:color w:val="FF0000"/>
                <w:lang w:val="es-AR"/>
              </w:rPr>
              <w:t>27 de abril al 22 de mayo de 2026</w:t>
            </w:r>
          </w:p>
        </w:tc>
      </w:tr>
      <w:tr w:rsidR="0078037C" w:rsidRPr="002D1D56" w14:paraId="6A6A316A"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7FD07E7B" w14:textId="77777777" w:rsidR="005F40DC" w:rsidRPr="00365080" w:rsidRDefault="00590F36" w:rsidP="008E4801">
            <w:pPr>
              <w:spacing w:after="120"/>
              <w:rPr>
                <w:lang w:val="es-AR"/>
              </w:rPr>
            </w:pPr>
            <w:r w:rsidRPr="00365080">
              <w:rPr>
                <w:color w:val="333333"/>
                <w:lang w:val="es-AR"/>
              </w:rPr>
              <w:t>Anuncio de propuestas seleccionadas</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10D51647" w14:textId="77777777" w:rsidR="002D1D56" w:rsidRPr="002D1D56" w:rsidRDefault="002F4DBF" w:rsidP="008E4801">
            <w:pPr>
              <w:spacing w:after="120"/>
              <w:rPr>
                <w:strike/>
                <w:color w:val="333333"/>
                <w:lang w:val="es-AR"/>
              </w:rPr>
            </w:pPr>
            <w:r w:rsidRPr="002D1D56">
              <w:rPr>
                <w:strike/>
                <w:color w:val="333333"/>
                <w:lang w:val="es-AR"/>
              </w:rPr>
              <w:t>11</w:t>
            </w:r>
            <w:r w:rsidR="00590F36" w:rsidRPr="002D1D56">
              <w:rPr>
                <w:strike/>
                <w:color w:val="333333"/>
                <w:lang w:val="es-AR"/>
              </w:rPr>
              <w:t xml:space="preserve"> </w:t>
            </w:r>
            <w:r w:rsidR="00AB29F2" w:rsidRPr="002D1D56">
              <w:rPr>
                <w:strike/>
                <w:color w:val="333333"/>
                <w:lang w:val="es-AR"/>
              </w:rPr>
              <w:t>de mayo de</w:t>
            </w:r>
            <w:r w:rsidR="00590F36" w:rsidRPr="002D1D56">
              <w:rPr>
                <w:strike/>
                <w:color w:val="333333"/>
                <w:lang w:val="es-AR"/>
              </w:rPr>
              <w:t xml:space="preserve"> 2026</w:t>
            </w:r>
            <w:r w:rsidR="002D1D56" w:rsidRPr="002D1D56">
              <w:rPr>
                <w:strike/>
                <w:color w:val="333333"/>
                <w:lang w:val="es-AR"/>
              </w:rPr>
              <w:t xml:space="preserve"> </w:t>
            </w:r>
          </w:p>
          <w:p w14:paraId="7C9139FA" w14:textId="29AA99A5" w:rsidR="005F40DC" w:rsidRPr="00365080" w:rsidRDefault="002D1D56" w:rsidP="008E4801">
            <w:pPr>
              <w:spacing w:after="120"/>
              <w:rPr>
                <w:lang w:val="es-AR"/>
              </w:rPr>
            </w:pPr>
            <w:r w:rsidRPr="002D1D56">
              <w:rPr>
                <w:color w:val="FF0000"/>
                <w:lang w:val="es-AR"/>
              </w:rPr>
              <w:t>25 de mayo de 2026</w:t>
            </w:r>
          </w:p>
        </w:tc>
      </w:tr>
      <w:tr w:rsidR="0078037C" w:rsidRPr="00065267" w14:paraId="4953C035"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06F6AA9E" w14:textId="2D13BC78" w:rsidR="005F40DC" w:rsidRPr="00365080" w:rsidRDefault="00590F36" w:rsidP="008E4801">
            <w:pPr>
              <w:spacing w:after="120"/>
              <w:rPr>
                <w:lang w:val="es-AR"/>
              </w:rPr>
            </w:pPr>
            <w:r w:rsidRPr="00365080">
              <w:rPr>
                <w:color w:val="333333"/>
                <w:lang w:val="es-AR"/>
              </w:rPr>
              <w:lastRenderedPageBreak/>
              <w:t>Taller de desarrollo de protocolo</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3FFC3395" w14:textId="0CAD8A51" w:rsidR="005F40DC" w:rsidRPr="00365080" w:rsidRDefault="00AB29F2" w:rsidP="008E4801">
            <w:pPr>
              <w:spacing w:after="120"/>
              <w:rPr>
                <w:lang w:val="es-AR"/>
              </w:rPr>
            </w:pPr>
            <w:r>
              <w:rPr>
                <w:color w:val="333333"/>
                <w:lang w:val="es-AR"/>
              </w:rPr>
              <w:t xml:space="preserve">Una semana </w:t>
            </w:r>
            <w:r w:rsidR="002F4DBF">
              <w:rPr>
                <w:color w:val="333333"/>
                <w:lang w:val="es-AR"/>
              </w:rPr>
              <w:t>en</w:t>
            </w:r>
            <w:r>
              <w:rPr>
                <w:color w:val="333333"/>
                <w:lang w:val="es-AR"/>
              </w:rPr>
              <w:t xml:space="preserve"> julio de </w:t>
            </w:r>
            <w:r w:rsidR="00195AE7" w:rsidRPr="00365080">
              <w:rPr>
                <w:color w:val="333333"/>
                <w:lang w:val="es-AR"/>
              </w:rPr>
              <w:t>2026</w:t>
            </w:r>
          </w:p>
        </w:tc>
      </w:tr>
      <w:tr w:rsidR="0078037C" w:rsidRPr="00365080" w14:paraId="615082DB"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D018C5E" w14:textId="77777777" w:rsidR="005F40DC" w:rsidRPr="00365080" w:rsidRDefault="00590F36" w:rsidP="008E4801">
            <w:pPr>
              <w:spacing w:after="120"/>
              <w:rPr>
                <w:lang w:val="es-AR"/>
              </w:rPr>
            </w:pPr>
            <w:r w:rsidRPr="00365080">
              <w:rPr>
                <w:color w:val="333333"/>
                <w:lang w:val="es-AR"/>
              </w:rPr>
              <w:t>Presentación para revisión científica de HRP/OMS</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F72C732" w14:textId="06CDE79B" w:rsidR="005F40DC" w:rsidRPr="00365080" w:rsidRDefault="00590F36" w:rsidP="008E4801">
            <w:pPr>
              <w:spacing w:after="120"/>
              <w:rPr>
                <w:lang w:val="es-AR"/>
              </w:rPr>
            </w:pPr>
            <w:r w:rsidRPr="00365080">
              <w:rPr>
                <w:color w:val="333333"/>
                <w:lang w:val="es-AR"/>
              </w:rPr>
              <w:t xml:space="preserve">Julio – septiembre </w:t>
            </w:r>
            <w:r w:rsidR="00AB29F2">
              <w:rPr>
                <w:color w:val="333333"/>
                <w:lang w:val="es-AR"/>
              </w:rPr>
              <w:t xml:space="preserve">de </w:t>
            </w:r>
            <w:r w:rsidRPr="00365080">
              <w:rPr>
                <w:color w:val="333333"/>
                <w:lang w:val="es-AR"/>
              </w:rPr>
              <w:t>2026</w:t>
            </w:r>
          </w:p>
        </w:tc>
      </w:tr>
      <w:tr w:rsidR="0078037C" w:rsidRPr="00365080" w14:paraId="1B09CBA3"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68B90684" w14:textId="77777777" w:rsidR="005F40DC" w:rsidRPr="00365080" w:rsidRDefault="00590F36" w:rsidP="008E4801">
            <w:pPr>
              <w:spacing w:after="120"/>
              <w:rPr>
                <w:lang w:val="es-AR"/>
              </w:rPr>
            </w:pPr>
            <w:r w:rsidRPr="00365080">
              <w:rPr>
                <w:color w:val="333333"/>
                <w:lang w:val="es-AR"/>
              </w:rPr>
              <w:t>Revisión ética (OMS y nacional/local)</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1D3BD291" w14:textId="0A855515" w:rsidR="005F40DC" w:rsidRPr="00365080" w:rsidRDefault="00590F36" w:rsidP="008E4801">
            <w:pPr>
              <w:spacing w:after="120"/>
              <w:rPr>
                <w:lang w:val="es-AR"/>
              </w:rPr>
            </w:pPr>
            <w:r w:rsidRPr="00365080">
              <w:rPr>
                <w:color w:val="333333"/>
                <w:lang w:val="es-AR"/>
              </w:rPr>
              <w:t xml:space="preserve">Septiembre – diciembre </w:t>
            </w:r>
            <w:r w:rsidR="00AB29F2">
              <w:rPr>
                <w:color w:val="333333"/>
                <w:lang w:val="es-AR"/>
              </w:rPr>
              <w:t xml:space="preserve">de </w:t>
            </w:r>
            <w:r w:rsidRPr="00365080">
              <w:rPr>
                <w:color w:val="333333"/>
                <w:lang w:val="es-AR"/>
              </w:rPr>
              <w:t>2026</w:t>
            </w:r>
          </w:p>
        </w:tc>
      </w:tr>
      <w:tr w:rsidR="0078037C" w:rsidRPr="00365080" w14:paraId="6AE2C114"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61D5E037" w14:textId="77777777" w:rsidR="005F40DC" w:rsidRPr="00365080" w:rsidRDefault="00590F36" w:rsidP="008E4801">
            <w:pPr>
              <w:spacing w:after="120"/>
              <w:rPr>
                <w:lang w:val="es-AR"/>
              </w:rPr>
            </w:pPr>
            <w:r w:rsidRPr="00365080">
              <w:rPr>
                <w:color w:val="333333"/>
                <w:lang w:val="es-AR"/>
              </w:rPr>
              <w:t>Inicio de la recolección de datos</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65077A11" w14:textId="75836F99" w:rsidR="005F40DC" w:rsidRPr="00365080" w:rsidRDefault="00590F36" w:rsidP="008E4801">
            <w:pPr>
              <w:spacing w:after="120"/>
              <w:rPr>
                <w:lang w:val="es-AR"/>
              </w:rPr>
            </w:pPr>
            <w:r w:rsidRPr="00365080">
              <w:rPr>
                <w:color w:val="333333"/>
                <w:lang w:val="es-AR"/>
              </w:rPr>
              <w:t>D</w:t>
            </w:r>
            <w:r w:rsidR="00AB29F2">
              <w:rPr>
                <w:color w:val="333333"/>
                <w:lang w:val="es-AR"/>
              </w:rPr>
              <w:t>i</w:t>
            </w:r>
            <w:r w:rsidRPr="00365080">
              <w:rPr>
                <w:color w:val="333333"/>
                <w:lang w:val="es-AR"/>
              </w:rPr>
              <w:t>c</w:t>
            </w:r>
            <w:r w:rsidR="00AB29F2">
              <w:rPr>
                <w:color w:val="333333"/>
                <w:lang w:val="es-AR"/>
              </w:rPr>
              <w:t>iembre de</w:t>
            </w:r>
            <w:r w:rsidRPr="00365080">
              <w:rPr>
                <w:color w:val="333333"/>
                <w:lang w:val="es-AR"/>
              </w:rPr>
              <w:t xml:space="preserve"> 2026</w:t>
            </w:r>
          </w:p>
        </w:tc>
      </w:tr>
      <w:tr w:rsidR="0078037C" w:rsidRPr="00365080" w14:paraId="76BEBC15"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1816137B" w14:textId="693217D7" w:rsidR="005F40DC" w:rsidRPr="00365080" w:rsidRDefault="00590F36" w:rsidP="008E4801">
            <w:pPr>
              <w:spacing w:after="120"/>
              <w:rPr>
                <w:lang w:val="es-AR"/>
              </w:rPr>
            </w:pPr>
            <w:r w:rsidRPr="00365080">
              <w:rPr>
                <w:color w:val="333333"/>
                <w:lang w:val="es-AR"/>
              </w:rPr>
              <w:t>Fin de la recolección de datos</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21F608DD" w14:textId="4E666705" w:rsidR="005F40DC" w:rsidRPr="00365080" w:rsidRDefault="00F52282" w:rsidP="008E4801">
            <w:pPr>
              <w:spacing w:after="120"/>
              <w:rPr>
                <w:lang w:val="es-AR"/>
              </w:rPr>
            </w:pPr>
            <w:r w:rsidRPr="00365080">
              <w:rPr>
                <w:color w:val="333333"/>
                <w:lang w:val="es-AR"/>
              </w:rPr>
              <w:t>May</w:t>
            </w:r>
            <w:r w:rsidR="00AB29F2">
              <w:rPr>
                <w:color w:val="333333"/>
                <w:lang w:val="es-AR"/>
              </w:rPr>
              <w:t>o de</w:t>
            </w:r>
            <w:r w:rsidRPr="00365080">
              <w:rPr>
                <w:color w:val="333333"/>
                <w:lang w:val="es-AR"/>
              </w:rPr>
              <w:t xml:space="preserve"> 2027</w:t>
            </w:r>
          </w:p>
        </w:tc>
      </w:tr>
      <w:tr w:rsidR="0078037C" w:rsidRPr="00365080" w14:paraId="4F00CA91"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0E425B82" w14:textId="77777777" w:rsidR="005F40DC" w:rsidRPr="00365080" w:rsidRDefault="00590F36" w:rsidP="008E4801">
            <w:pPr>
              <w:spacing w:after="120"/>
              <w:rPr>
                <w:lang w:val="es-AR"/>
              </w:rPr>
            </w:pPr>
            <w:r w:rsidRPr="00365080">
              <w:rPr>
                <w:color w:val="333333"/>
                <w:lang w:val="es-AR"/>
              </w:rPr>
              <w:t>Limpieza y análisis de datos</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2BD30AB" w14:textId="1AC02584" w:rsidR="005F40DC" w:rsidRPr="00365080" w:rsidRDefault="00F52282" w:rsidP="008E4801">
            <w:pPr>
              <w:spacing w:after="120"/>
              <w:rPr>
                <w:lang w:val="es-AR"/>
              </w:rPr>
            </w:pPr>
            <w:r w:rsidRPr="00365080">
              <w:rPr>
                <w:color w:val="333333"/>
                <w:lang w:val="es-AR"/>
              </w:rPr>
              <w:t>Jun</w:t>
            </w:r>
            <w:r w:rsidR="00AB29F2">
              <w:rPr>
                <w:color w:val="333333"/>
                <w:lang w:val="es-AR"/>
              </w:rPr>
              <w:t>io</w:t>
            </w:r>
            <w:r w:rsidRPr="00365080">
              <w:rPr>
                <w:color w:val="333333"/>
                <w:lang w:val="es-AR"/>
              </w:rPr>
              <w:t xml:space="preserve"> – </w:t>
            </w:r>
            <w:r w:rsidR="00AB29F2">
              <w:rPr>
                <w:color w:val="333333"/>
                <w:lang w:val="es-AR"/>
              </w:rPr>
              <w:t>agosto de</w:t>
            </w:r>
            <w:r w:rsidRPr="00365080">
              <w:rPr>
                <w:color w:val="333333"/>
                <w:lang w:val="es-AR"/>
              </w:rPr>
              <w:t xml:space="preserve"> 2027</w:t>
            </w:r>
          </w:p>
        </w:tc>
      </w:tr>
      <w:tr w:rsidR="0078037C" w:rsidRPr="00365080" w14:paraId="0FD4B873"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6C67EA39" w14:textId="77777777" w:rsidR="005F40DC" w:rsidRPr="00365080" w:rsidRDefault="00590F36" w:rsidP="008E4801">
            <w:pPr>
              <w:spacing w:after="120"/>
              <w:rPr>
                <w:lang w:val="es-AR"/>
              </w:rPr>
            </w:pPr>
            <w:r w:rsidRPr="00365080">
              <w:rPr>
                <w:color w:val="333333"/>
                <w:lang w:val="es-AR"/>
              </w:rPr>
              <w:t>Actividades de difusión</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69918CD5" w14:textId="5E33AB00" w:rsidR="005F40DC" w:rsidRPr="00365080" w:rsidRDefault="00F52282" w:rsidP="008E4801">
            <w:pPr>
              <w:spacing w:after="120"/>
              <w:rPr>
                <w:lang w:val="es-AR"/>
              </w:rPr>
            </w:pPr>
            <w:r w:rsidRPr="00365080">
              <w:rPr>
                <w:color w:val="333333"/>
                <w:lang w:val="es-AR"/>
              </w:rPr>
              <w:t xml:space="preserve">Septiembre – diciembre </w:t>
            </w:r>
            <w:r w:rsidR="00AB29F2">
              <w:rPr>
                <w:color w:val="333333"/>
                <w:lang w:val="es-AR"/>
              </w:rPr>
              <w:t xml:space="preserve">de </w:t>
            </w:r>
            <w:r w:rsidRPr="00365080">
              <w:rPr>
                <w:color w:val="333333"/>
                <w:lang w:val="es-AR"/>
              </w:rPr>
              <w:t>2027</w:t>
            </w:r>
          </w:p>
        </w:tc>
      </w:tr>
    </w:tbl>
    <w:p w14:paraId="6EB4CAEC" w14:textId="7EE82009" w:rsidR="005F40DC" w:rsidRPr="00365080" w:rsidRDefault="00C033B8" w:rsidP="008E4801">
      <w:pPr>
        <w:spacing w:after="120"/>
        <w:rPr>
          <w:sz w:val="16"/>
          <w:szCs w:val="16"/>
          <w:lang w:val="es-AR"/>
        </w:rPr>
      </w:pPr>
      <w:r w:rsidRPr="00365080">
        <w:rPr>
          <w:sz w:val="16"/>
          <w:szCs w:val="16"/>
          <w:lang w:val="es-AR"/>
        </w:rPr>
        <w:t>*Indicativo, sujeto a cambios</w:t>
      </w:r>
    </w:p>
    <w:p w14:paraId="4B2B1CDD" w14:textId="77777777" w:rsidR="003E63FD" w:rsidRPr="00365080" w:rsidRDefault="003E63FD" w:rsidP="008E4801">
      <w:pPr>
        <w:pStyle w:val="Heading1"/>
        <w:rPr>
          <w:lang w:val="es-AR"/>
        </w:rPr>
      </w:pPr>
    </w:p>
    <w:p w14:paraId="28D9B3F3" w14:textId="6AFB7101" w:rsidR="005F40DC" w:rsidRPr="00365080" w:rsidRDefault="00590F36" w:rsidP="008E4801">
      <w:pPr>
        <w:pStyle w:val="Heading1"/>
        <w:rPr>
          <w:lang w:val="es-AR"/>
        </w:rPr>
      </w:pPr>
      <w:r w:rsidRPr="00365080">
        <w:rPr>
          <w:lang w:val="es-AR"/>
        </w:rPr>
        <w:t>10. Apoyo proporcionado a los equipos seleccionados</w:t>
      </w:r>
    </w:p>
    <w:p w14:paraId="42D940A0" w14:textId="1914DA30" w:rsidR="005F40DC" w:rsidRPr="00365080" w:rsidRDefault="00590F36" w:rsidP="008E4801">
      <w:pPr>
        <w:spacing w:before="60" w:after="120"/>
        <w:rPr>
          <w:lang w:val="es-AR"/>
        </w:rPr>
      </w:pPr>
      <w:r w:rsidRPr="00365080">
        <w:rPr>
          <w:color w:val="333333"/>
          <w:lang w:val="es-AR"/>
        </w:rPr>
        <w:t>Todos los equipos seleccionados tendrán acceso al siguiente apoyo:</w:t>
      </w:r>
    </w:p>
    <w:p w14:paraId="239121AE" w14:textId="7328E817" w:rsidR="005F40DC" w:rsidRPr="00365080" w:rsidRDefault="00381B7E" w:rsidP="008E4801">
      <w:pPr>
        <w:pStyle w:val="ListParagraph"/>
        <w:numPr>
          <w:ilvl w:val="0"/>
          <w:numId w:val="3"/>
        </w:numPr>
        <w:spacing w:before="40" w:after="120"/>
        <w:rPr>
          <w:lang w:val="es-AR"/>
        </w:rPr>
      </w:pPr>
      <w:r w:rsidRPr="00365080">
        <w:rPr>
          <w:color w:val="333333"/>
          <w:lang w:val="es-AR"/>
        </w:rPr>
        <w:t xml:space="preserve">Apoyo para fortalecer las capacidades de investigación de los equipos, que puede incluir acceso a formación específica </w:t>
      </w:r>
    </w:p>
    <w:p w14:paraId="11C5C4BD" w14:textId="47B1AA1E" w:rsidR="005F40DC" w:rsidRPr="00365080" w:rsidRDefault="00590F36" w:rsidP="008E4801">
      <w:pPr>
        <w:pStyle w:val="ListParagraph"/>
        <w:numPr>
          <w:ilvl w:val="0"/>
          <w:numId w:val="3"/>
        </w:numPr>
        <w:spacing w:before="40" w:after="120"/>
        <w:rPr>
          <w:lang w:val="es-AR"/>
        </w:rPr>
      </w:pPr>
      <w:r w:rsidRPr="00365080">
        <w:rPr>
          <w:color w:val="333333"/>
          <w:lang w:val="es-AR"/>
        </w:rPr>
        <w:t>Acceso a software licenciado de análisis de datos</w:t>
      </w:r>
    </w:p>
    <w:p w14:paraId="6B1946CC"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Vinculación con las oficinas de país de la OMS para apoyo durante la recolección de datos, la gestión ética y la difusión</w:t>
      </w:r>
    </w:p>
    <w:p w14:paraId="6827F0F3" w14:textId="77777777" w:rsidR="005F40DC" w:rsidRPr="00365080" w:rsidRDefault="00590F36" w:rsidP="008E4801">
      <w:pPr>
        <w:pStyle w:val="ListParagraph"/>
        <w:numPr>
          <w:ilvl w:val="0"/>
          <w:numId w:val="3"/>
        </w:numPr>
        <w:spacing w:before="40" w:after="120"/>
        <w:rPr>
          <w:lang w:val="es-AR"/>
        </w:rPr>
      </w:pPr>
      <w:r w:rsidRPr="00365080">
        <w:rPr>
          <w:color w:val="333333"/>
          <w:lang w:val="es-AR"/>
        </w:rPr>
        <w:t>Apoyo técnico en el desarrollo de herramientas de investigación orientadas a la comunidad y procesos de consentimiento</w:t>
      </w:r>
    </w:p>
    <w:p w14:paraId="08A9C1DB" w14:textId="01F31AAC" w:rsidR="003E63FD" w:rsidRPr="00365080" w:rsidRDefault="00590F36" w:rsidP="008E4801">
      <w:pPr>
        <w:pStyle w:val="ListParagraph"/>
        <w:numPr>
          <w:ilvl w:val="0"/>
          <w:numId w:val="3"/>
        </w:numPr>
        <w:spacing w:before="40" w:after="120"/>
        <w:rPr>
          <w:lang w:val="es-AR"/>
        </w:rPr>
      </w:pPr>
      <w:r w:rsidRPr="00365080">
        <w:rPr>
          <w:color w:val="333333"/>
          <w:lang w:val="es-AR"/>
        </w:rPr>
        <w:t>Intercambio transnacional facilitado con otros equipos seleccionados durante todo el período del estudio</w:t>
      </w:r>
    </w:p>
    <w:p w14:paraId="44FB5197" w14:textId="77777777" w:rsidR="00475D04" w:rsidRPr="00365080" w:rsidRDefault="00475D04" w:rsidP="008E4801">
      <w:pPr>
        <w:pStyle w:val="Heading1"/>
        <w:rPr>
          <w:lang w:val="es-AR"/>
        </w:rPr>
      </w:pPr>
    </w:p>
    <w:p w14:paraId="4000F6CC" w14:textId="5ABDFD97" w:rsidR="005F40DC" w:rsidRPr="00365080" w:rsidRDefault="00590F36" w:rsidP="008E4801">
      <w:pPr>
        <w:pStyle w:val="Heading1"/>
        <w:rPr>
          <w:lang w:val="es-AR"/>
        </w:rPr>
      </w:pPr>
      <w:r w:rsidRPr="00365080">
        <w:rPr>
          <w:lang w:val="es-AR"/>
        </w:rPr>
        <w:t>11. Aviso legal</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155464" w:rsidRPr="00065267" w14:paraId="4FDF36BF" w14:textId="77777777">
        <w:tc>
          <w:tcPr>
            <w:tcW w:w="0" w:type="auto"/>
            <w:tcBorders>
              <w:top w:val="single" w:sz="6" w:space="0" w:color="888888"/>
              <w:left w:val="single" w:sz="6" w:space="0" w:color="888888"/>
              <w:bottom w:val="single" w:sz="6" w:space="0" w:color="888888"/>
              <w:right w:val="single" w:sz="6" w:space="0" w:color="888888"/>
            </w:tcBorders>
            <w:shd w:val="clear" w:color="auto" w:fill="F5F5F5"/>
            <w:tcMar>
              <w:top w:w="160" w:type="dxa"/>
              <w:left w:w="200" w:type="dxa"/>
              <w:bottom w:w="160" w:type="dxa"/>
              <w:right w:w="200" w:type="dxa"/>
            </w:tcMar>
          </w:tcPr>
          <w:p w14:paraId="0008D724" w14:textId="77777777" w:rsidR="005F40DC" w:rsidRPr="00365080" w:rsidRDefault="00590F36" w:rsidP="008E4801">
            <w:pPr>
              <w:spacing w:after="120"/>
              <w:rPr>
                <w:lang w:val="es-AR"/>
              </w:rPr>
            </w:pPr>
            <w:r w:rsidRPr="00365080">
              <w:rPr>
                <w:color w:val="555555"/>
                <w:sz w:val="18"/>
                <w:szCs w:val="18"/>
                <w:lang w:val="es-AR"/>
              </w:rPr>
              <w:t>La OMS/HRP actúa de buena fe al publicar esta convocatoria de propuestas. Sin embargo, este documento no obliga a la OMS a contratar la realización de ningún trabajo, ni la compromete a pagar los costos incurridos en la preparación de una propuesta. La OMS/HRP se reserva el derecho de aceptar o rechazar cualquier propuesta, de anular el proceso y de rechazar todas las propuestas en cualquier momento antes de la adjudicación de una subvención, sin incurrir por ello en ninguna responsabilidad frente a los/las solicitantes afectados/as.</w:t>
            </w:r>
          </w:p>
          <w:p w14:paraId="6E322A2F" w14:textId="77777777" w:rsidR="005F40DC" w:rsidRPr="00365080" w:rsidRDefault="00590F36" w:rsidP="008E4801">
            <w:pPr>
              <w:spacing w:after="120"/>
              <w:rPr>
                <w:lang w:val="es-AR"/>
              </w:rPr>
            </w:pPr>
            <w:r w:rsidRPr="00365080">
              <w:rPr>
                <w:color w:val="555555"/>
                <w:sz w:val="18"/>
                <w:szCs w:val="18"/>
                <w:lang w:val="es-AR"/>
              </w:rPr>
              <w:t>La información proporcionada en las propuestas se utilizará únicamente para evaluar las solicitudes en el marco de esta convocatoria. La OMS tratará toda la información de las propuestas de conformidad con su Política de Divulgación de Información. El contenido de las propuestas podrá compartirse, con carácter confidencial, con evaluadores externos contratados para valorar la calidad técnica.</w:t>
            </w:r>
          </w:p>
          <w:p w14:paraId="1589506E" w14:textId="77777777" w:rsidR="005F40DC" w:rsidRPr="00365080" w:rsidRDefault="00590F36" w:rsidP="008E4801">
            <w:pPr>
              <w:spacing w:after="120"/>
              <w:rPr>
                <w:lang w:val="es-AR"/>
              </w:rPr>
            </w:pPr>
            <w:r w:rsidRPr="00365080">
              <w:rPr>
                <w:color w:val="555555"/>
                <w:sz w:val="18"/>
                <w:szCs w:val="18"/>
                <w:lang w:val="es-AR"/>
              </w:rPr>
              <w:t>Esta convocatoria no constituye una oferta contractual ni un compromiso por parte de la OMS. Toda subvención adjudicada en el marco de esta convocatoria se regirá por los términos de un acuerdo formal de subvención que se celebrará entre la OMS y la institución seleccionada.</w:t>
            </w:r>
          </w:p>
        </w:tc>
      </w:tr>
    </w:tbl>
    <w:p w14:paraId="41440C5D" w14:textId="77777777" w:rsidR="005F40DC" w:rsidRPr="00365080" w:rsidRDefault="005F40DC" w:rsidP="008E4801">
      <w:pPr>
        <w:spacing w:after="120"/>
        <w:rPr>
          <w:lang w:val="es-AR"/>
        </w:rPr>
      </w:pPr>
    </w:p>
    <w:p w14:paraId="081A7F11" w14:textId="77777777" w:rsidR="00AB29F2" w:rsidRDefault="00AB29F2" w:rsidP="008E4801">
      <w:pPr>
        <w:pStyle w:val="Heading1"/>
        <w:rPr>
          <w:lang w:val="es-AR"/>
        </w:rPr>
      </w:pPr>
    </w:p>
    <w:p w14:paraId="7FAA50B1" w14:textId="7F33FA69" w:rsidR="00C049A4" w:rsidRPr="00B140CC" w:rsidRDefault="00C049A4" w:rsidP="008E4801">
      <w:pPr>
        <w:pStyle w:val="Heading1"/>
      </w:pPr>
      <w:proofErr w:type="spellStart"/>
      <w:r w:rsidRPr="00B140CC">
        <w:t>Referencias</w:t>
      </w:r>
      <w:proofErr w:type="spellEnd"/>
    </w:p>
    <w:p w14:paraId="5025732B" w14:textId="77777777" w:rsidR="00D544EF" w:rsidRPr="00B140CC" w:rsidRDefault="00C049A4" w:rsidP="00D544EF">
      <w:pPr>
        <w:pStyle w:val="Bibliography"/>
      </w:pPr>
      <w:r w:rsidRPr="00365080">
        <w:rPr>
          <w:lang w:val="es-AR"/>
        </w:rPr>
        <w:fldChar w:fldCharType="begin"/>
      </w:r>
      <w:r w:rsidR="005B7E20" w:rsidRPr="00B140CC">
        <w:instrText xml:space="preserve"> ADDIN ZOTERO_BIBL {"uncited":[],"omitted":[],"custom":[]} CSL_BIBLIOGRAPHY </w:instrText>
      </w:r>
      <w:r w:rsidRPr="00365080">
        <w:rPr>
          <w:lang w:val="es-AR"/>
        </w:rPr>
        <w:fldChar w:fldCharType="separate"/>
      </w:r>
      <w:r w:rsidR="00D544EF" w:rsidRPr="00B140CC">
        <w:t>1. Climate change - Fact sheet [Internet]. [cited 2025 Mar 17]. https://www.who.int/news-room/fact-sheets/detail/climate-change-and-health. Accessed 17 Mar 2025</w:t>
      </w:r>
    </w:p>
    <w:p w14:paraId="47C019F4" w14:textId="77777777" w:rsidR="00D544EF" w:rsidRPr="00B140CC" w:rsidRDefault="00D544EF" w:rsidP="00D544EF">
      <w:pPr>
        <w:pStyle w:val="Bibliography"/>
      </w:pPr>
      <w:r w:rsidRPr="00B140CC">
        <w:t xml:space="preserve">2. World Health Organization. COP29 special report on climate change and health: Health is the argument for climate action. Geneva: World Health Organization; 2024. </w:t>
      </w:r>
    </w:p>
    <w:p w14:paraId="2FB07D9C" w14:textId="77777777" w:rsidR="00D544EF" w:rsidRPr="00B140CC" w:rsidRDefault="00D544EF" w:rsidP="00D544EF">
      <w:pPr>
        <w:pStyle w:val="Bibliography"/>
      </w:pPr>
      <w:r w:rsidRPr="00B140CC">
        <w:t>3. Arunda MO, Sorcher R, Canabarro APF, Svallfors S, Endler M, Gemzell-Danielsson K, et al. Climate change and sexual and reproductive health and rights research in low-income and middle-income countries: a scoping review. BMJ Public Health [Internet]. BMJ Publishing Group Ltd; 2024 [cited 2024 Sept 19];2. https://doi.org/10.1136/bmjph-2024-001090</w:t>
      </w:r>
    </w:p>
    <w:p w14:paraId="20CF8697" w14:textId="77777777" w:rsidR="00D544EF" w:rsidRPr="00B140CC" w:rsidRDefault="00D544EF" w:rsidP="00D544EF">
      <w:pPr>
        <w:pStyle w:val="Bibliography"/>
      </w:pPr>
      <w:r w:rsidRPr="00B140CC">
        <w:t>4. Conway F, Portela A, Filippi V, Chou D, Kovats S. Climate change, air pollution and maternal and newborn health: An overview of reviews of health outcomes. JOGH [Internet]. 2024 [cited 2024 Aug 5];14. https://doi.org/10.7189/jogh.14.04128</w:t>
      </w:r>
    </w:p>
    <w:p w14:paraId="546B1C2E" w14:textId="77777777" w:rsidR="00D544EF" w:rsidRPr="00B140CC" w:rsidRDefault="00D544EF" w:rsidP="00D544EF">
      <w:pPr>
        <w:pStyle w:val="Bibliography"/>
      </w:pPr>
      <w:r w:rsidRPr="00B140CC">
        <w:t>5. Logie CH, Toccalino D, MacKenzie F, Hasham A, Narasimhan M, Donkers H, et al. Associations between climate change-related factors and sexual health: A scoping review. Glob Public Health. Taylor &amp; Francis; 2024;19:2299718. https://doi.org/10.1080/17441692.2023.2299718</w:t>
      </w:r>
    </w:p>
    <w:p w14:paraId="2C24FBEF" w14:textId="77777777" w:rsidR="00D544EF" w:rsidRPr="00B140CC" w:rsidRDefault="00D544EF" w:rsidP="00D544EF">
      <w:pPr>
        <w:pStyle w:val="Bibliography"/>
      </w:pPr>
      <w:r w:rsidRPr="00B140CC">
        <w:t>6. World Health Organization, UNICEF, UNFPA, PMNCH. Protecting maternal, newborn and child health from the impacts of climate change: A call for action [Internet]. https://www.who.int/publications/i/item/9789240085350. Accessed 7 Aug 2024</w:t>
      </w:r>
    </w:p>
    <w:p w14:paraId="21E1D6E5" w14:textId="77777777" w:rsidR="00D544EF" w:rsidRPr="00B140CC" w:rsidRDefault="00D544EF" w:rsidP="00D544EF">
      <w:pPr>
        <w:pStyle w:val="Bibliography"/>
        <w:rPr>
          <w:lang w:val="pt-BR"/>
        </w:rPr>
      </w:pPr>
      <w:r w:rsidRPr="00B140CC">
        <w:t xml:space="preserve">7. Sexual and Reproductive Health and Rights and Climate Change Delphi Consensus Building Group. Research priorities in sexual and reproductive health and rights and climate change: results of a consensus building and prioritisation process. </w:t>
      </w:r>
      <w:r w:rsidRPr="00B140CC">
        <w:rPr>
          <w:lang w:val="pt-BR"/>
        </w:rPr>
        <w:t xml:space="preserve">PLOS Clim. </w:t>
      </w:r>
    </w:p>
    <w:p w14:paraId="6FFDC536" w14:textId="77777777" w:rsidR="00D544EF" w:rsidRPr="00B140CC" w:rsidRDefault="00D544EF" w:rsidP="00D544EF">
      <w:pPr>
        <w:pStyle w:val="Bibliography"/>
      </w:pPr>
      <w:r w:rsidRPr="00B140CC">
        <w:rPr>
          <w:lang w:val="pt-BR"/>
        </w:rPr>
        <w:t xml:space="preserve">8. Sorcher R, Arunda MO, Ajayi AI, Alger J, Ali M, Allen E, et al. </w:t>
      </w:r>
      <w:r w:rsidRPr="00B140CC">
        <w:t>Key considerations for research into how climate change affects sexual and reproductive health and rights. Lancet Planet Health. Elsevier; 2024;8:e347–8. https://doi.org/10.1016/S2542-5196(24)00093-7</w:t>
      </w:r>
    </w:p>
    <w:p w14:paraId="7583A765" w14:textId="77777777" w:rsidR="00D544EF" w:rsidRPr="00B140CC" w:rsidRDefault="00D544EF" w:rsidP="00D544EF">
      <w:pPr>
        <w:pStyle w:val="Bibliography"/>
      </w:pPr>
      <w:r w:rsidRPr="00B140CC">
        <w:t>9. Health at the heart of national adaptation planning: a global review of national adaptation plans and health national adaptation plans [Internet]. Geneva: World Health Organization; 2025. https://www.who.int/publications/i/item/9789240118447. Accessed 26 Feb 2026</w:t>
      </w:r>
    </w:p>
    <w:p w14:paraId="56B9B46B" w14:textId="77777777" w:rsidR="00D544EF" w:rsidRPr="00B140CC" w:rsidRDefault="00D544EF" w:rsidP="00D544EF">
      <w:pPr>
        <w:pStyle w:val="Bibliography"/>
      </w:pPr>
      <w:r w:rsidRPr="00B140CC">
        <w:t>10. Alagarajah J, Beeman A, Brown M, Aibe S, Fuchs NR, Gibbs T. Sexual and Reproductive Health and Rights in National Adaptation Plan &amp; Health National Adaptation Plans: A Global Review [Internet]. YLabs; 2024. https://climate-srhr.org/s/AGlobalReview-ClimatexSRHR-Ylabs.pdf</w:t>
      </w:r>
    </w:p>
    <w:p w14:paraId="2D4B47E9" w14:textId="77777777" w:rsidR="00D544EF" w:rsidRPr="00B140CC" w:rsidRDefault="00D544EF" w:rsidP="00D544EF">
      <w:pPr>
        <w:pStyle w:val="Bibliography"/>
      </w:pPr>
      <w:r w:rsidRPr="00B140CC">
        <w:t>11. Israel BA, Schulz AJ, Parker EA, Becker AB. Review of community-based research: assessing partnership approaches to improve public health. Annu Rev Public Health. 1998;19:173–202. https://doi.org/10.1146/annurev.publhealth.19.1.173</w:t>
      </w:r>
    </w:p>
    <w:p w14:paraId="3C1283B8" w14:textId="77777777" w:rsidR="00D544EF" w:rsidRPr="00B140CC" w:rsidRDefault="00D544EF" w:rsidP="00D544EF">
      <w:pPr>
        <w:pStyle w:val="Bibliography"/>
      </w:pPr>
      <w:r w:rsidRPr="00B140CC">
        <w:t xml:space="preserve">12. Minkler M, Wallerstein N, editors. Community-Based Participatory Research for Health: From Process to Outcomes. 2nd ed. San Francisco: Jossey-Bass; 2008. </w:t>
      </w:r>
    </w:p>
    <w:p w14:paraId="2D540E06" w14:textId="77777777" w:rsidR="00D544EF" w:rsidRPr="00B140CC" w:rsidRDefault="00D544EF" w:rsidP="00D544EF">
      <w:pPr>
        <w:pStyle w:val="Bibliography"/>
      </w:pPr>
      <w:r w:rsidRPr="00B140CC">
        <w:t>13. Wallerstein N, Duran B. Community-based participatory research contributions to intervention research: the intersection of science and practice to improve health equity. Am J Public Health. 2010;100 Suppl 1:S40-46. https://doi.org/10.2105/AJPH.2009.184036</w:t>
      </w:r>
    </w:p>
    <w:p w14:paraId="0CAAD067" w14:textId="77777777" w:rsidR="00D544EF" w:rsidRPr="00B140CC" w:rsidRDefault="00D544EF" w:rsidP="00D544EF">
      <w:pPr>
        <w:pStyle w:val="Bibliography"/>
      </w:pPr>
      <w:r w:rsidRPr="00B140CC">
        <w:t>14. Cargo M, Mercer SL. The value and challenges of participatory research: strengthening its practice. Annu Rev Public Health. 2008;29:325–50. https://doi.org/10.1146/annurev.publhealth.29.091307.083824</w:t>
      </w:r>
    </w:p>
    <w:p w14:paraId="1009B931" w14:textId="77777777" w:rsidR="00D544EF" w:rsidRPr="00B140CC" w:rsidRDefault="00D544EF" w:rsidP="00D544EF">
      <w:pPr>
        <w:pStyle w:val="Bibliography"/>
      </w:pPr>
      <w:r w:rsidRPr="00B140CC">
        <w:lastRenderedPageBreak/>
        <w:t>15. Wang C, Burris MA. Photovoice: concept, methodology, and use for participatory needs assessment. Health Educ Behav. 1997;24:369–87. https://doi.org/10.1177/109019819702400309</w:t>
      </w:r>
    </w:p>
    <w:p w14:paraId="60124200" w14:textId="77777777" w:rsidR="00D544EF" w:rsidRPr="00B140CC" w:rsidRDefault="00D544EF" w:rsidP="00D544EF">
      <w:pPr>
        <w:pStyle w:val="Bibliography"/>
      </w:pPr>
      <w:r w:rsidRPr="00B140CC">
        <w:t>16. Wang CC, Pies CA. Family, maternal, and child health through photovoice. Matern Child Health J. 2004;8:95–102. https://doi.org/10.1023/b:maci.0000025732.32293.4f</w:t>
      </w:r>
    </w:p>
    <w:p w14:paraId="377AD27E" w14:textId="77777777" w:rsidR="00D544EF" w:rsidRPr="00B140CC" w:rsidRDefault="00D544EF" w:rsidP="00D544EF">
      <w:pPr>
        <w:pStyle w:val="Bibliography"/>
      </w:pPr>
      <w:r w:rsidRPr="00B140CC">
        <w:t>17. Palmeiro-Silva Y, Nyamwanza A, Vu AN. Participatory research and community engagement in climate and health research. Bulletin of the World Health Organization; 2026;104:206–8. https://doi.org/10.2471/BLT.25.294164</w:t>
      </w:r>
    </w:p>
    <w:p w14:paraId="7DE9F31A" w14:textId="77777777" w:rsidR="00D544EF" w:rsidRPr="00B140CC" w:rsidRDefault="00D544EF" w:rsidP="00D544EF">
      <w:pPr>
        <w:pStyle w:val="Bibliography"/>
      </w:pPr>
      <w:r w:rsidRPr="00B140CC">
        <w:t>18. Duea SR, Zimmerman EB, Vaughn LM, Dias S, Harris J. A Guide to Selecting Participatory Research Methods Based on Project and Partnership Goals. J Particip Res Methods. 2022;3. https://doi.org/10.35844/001c.32605</w:t>
      </w:r>
    </w:p>
    <w:p w14:paraId="132029A7" w14:textId="77777777" w:rsidR="00D544EF" w:rsidRPr="00B140CC" w:rsidRDefault="00D544EF" w:rsidP="00D544EF">
      <w:pPr>
        <w:pStyle w:val="Bibliography"/>
      </w:pPr>
      <w:r w:rsidRPr="00B140CC">
        <w:t xml:space="preserve">19. Zampas C, Nihlén Å. The state of international human rights law on sexual and reproductive health: an overview. Health Hum Rights. 2025;27:291–304. </w:t>
      </w:r>
    </w:p>
    <w:p w14:paraId="53EAB339" w14:textId="77777777" w:rsidR="00D544EF" w:rsidRPr="00B140CC" w:rsidRDefault="00D544EF" w:rsidP="00D544EF">
      <w:pPr>
        <w:pStyle w:val="Bibliography"/>
      </w:pPr>
      <w:r w:rsidRPr="00B140CC">
        <w:t>20. UNFPA. Elevating rights and choices for all: guidance note for applying a human rights-based approach to programming [Internet]. New York: UNFPA; 2020. https://www.unfpa.org/sites/default/files/pub-pdf/2020_HRBA_guidance.pdf</w:t>
      </w:r>
    </w:p>
    <w:p w14:paraId="6DEA7D74" w14:textId="77777777" w:rsidR="00D544EF" w:rsidRPr="00B140CC" w:rsidRDefault="00D544EF" w:rsidP="00D544EF">
      <w:pPr>
        <w:pStyle w:val="Bibliography"/>
      </w:pPr>
      <w:r w:rsidRPr="00B140CC">
        <w:t>21. Kaijser A, Kronsell A. Climate change through the lens of intersectionality. Environ Polit. Routledge; 2014;23:417–33. https://doi.org/10.1080/09644016.2013.835203</w:t>
      </w:r>
    </w:p>
    <w:p w14:paraId="57DBAC9F" w14:textId="77777777" w:rsidR="00D544EF" w:rsidRPr="00B140CC" w:rsidRDefault="00D544EF" w:rsidP="00D544EF">
      <w:pPr>
        <w:pStyle w:val="Bibliography"/>
      </w:pPr>
      <w:r w:rsidRPr="00B140CC">
        <w:t>22. Larson E, George A, Morgan R, Poteat T. 10 Best resources on… intersectionality with an emphasis on low- and middle-income countries. Health Policy Plan. 2016;31:964–9. https://doi.org/10.1093/heapol/czw020</w:t>
      </w:r>
    </w:p>
    <w:p w14:paraId="217A35BE" w14:textId="77777777" w:rsidR="00D544EF" w:rsidRPr="00B140CC" w:rsidRDefault="00D544EF" w:rsidP="00D544EF">
      <w:pPr>
        <w:pStyle w:val="Bibliography"/>
      </w:pPr>
      <w:r w:rsidRPr="00B140CC">
        <w:t>23. Parry L, Radel C, Adamo SB, Clark N, Counterman M, Flores-Yeffal N, et al. The (in)visible health risks of climate change. Soc Sci Med. 2019;241:112448. https://doi.org/10.1016/j.socscimed.2019.112448</w:t>
      </w:r>
    </w:p>
    <w:p w14:paraId="686C75AA" w14:textId="77777777" w:rsidR="00D544EF" w:rsidRPr="00B140CC" w:rsidRDefault="00D544EF" w:rsidP="00D544EF">
      <w:pPr>
        <w:pStyle w:val="Bibliography"/>
      </w:pPr>
      <w:r w:rsidRPr="00B140CC">
        <w:t>24. Sasser JS. At the intersection of climate justice and reproductive justice. WIREs Clim Change. 2024;15:e860. https://doi.org/10.1002/wcc.860</w:t>
      </w:r>
    </w:p>
    <w:p w14:paraId="6A9B107E" w14:textId="23EAEB14" w:rsidR="005F40DC" w:rsidRPr="00B140CC" w:rsidRDefault="00C049A4" w:rsidP="00D544EF">
      <w:pPr>
        <w:pStyle w:val="Bibliography"/>
      </w:pPr>
      <w:r w:rsidRPr="00365080">
        <w:rPr>
          <w:lang w:val="es-AR"/>
        </w:rPr>
        <w:fldChar w:fldCharType="end"/>
      </w:r>
      <w:r w:rsidRPr="00B140CC">
        <w:br w:type="page"/>
      </w:r>
    </w:p>
    <w:p w14:paraId="382F27F7" w14:textId="77777777" w:rsidR="00C049A4" w:rsidRPr="00065267" w:rsidRDefault="00C049A4" w:rsidP="008E4801">
      <w:pPr>
        <w:pStyle w:val="Heading1"/>
      </w:pPr>
      <w:r w:rsidRPr="00065267">
        <w:lastRenderedPageBreak/>
        <w:t xml:space="preserve">Anexo 1: </w:t>
      </w:r>
      <w:proofErr w:type="spellStart"/>
      <w:r w:rsidRPr="00065267">
        <w:t>Orientaciones</w:t>
      </w:r>
      <w:proofErr w:type="spellEnd"/>
      <w:r w:rsidRPr="00065267">
        <w:t xml:space="preserve"> </w:t>
      </w:r>
      <w:proofErr w:type="spellStart"/>
      <w:r w:rsidRPr="00065267">
        <w:t>adicionales</w:t>
      </w:r>
      <w:proofErr w:type="spellEnd"/>
      <w:r w:rsidRPr="00065267">
        <w:t xml:space="preserve"> para </w:t>
      </w:r>
      <w:proofErr w:type="spellStart"/>
      <w:r w:rsidRPr="00065267">
        <w:t>los</w:t>
      </w:r>
      <w:proofErr w:type="spellEnd"/>
      <w:r w:rsidRPr="00065267">
        <w:t xml:space="preserve">/las </w:t>
      </w:r>
      <w:proofErr w:type="spellStart"/>
      <w:r w:rsidRPr="00065267">
        <w:t>solicitantes</w:t>
      </w:r>
      <w:proofErr w:type="spellEnd"/>
    </w:p>
    <w:p w14:paraId="041CEDF9" w14:textId="77777777" w:rsidR="00C049A4" w:rsidRPr="00365080" w:rsidRDefault="00C049A4" w:rsidP="008E4801">
      <w:pPr>
        <w:spacing w:before="60" w:after="120"/>
        <w:rPr>
          <w:lang w:val="es-AR"/>
        </w:rPr>
      </w:pPr>
      <w:r w:rsidRPr="00065267">
        <w:rPr>
          <w:color w:val="333333"/>
        </w:rPr>
        <w:t xml:space="preserve">Este </w:t>
      </w:r>
      <w:proofErr w:type="spellStart"/>
      <w:r w:rsidRPr="00065267">
        <w:rPr>
          <w:color w:val="333333"/>
        </w:rPr>
        <w:t>anexo</w:t>
      </w:r>
      <w:proofErr w:type="spellEnd"/>
      <w:r w:rsidRPr="00065267">
        <w:rPr>
          <w:color w:val="333333"/>
        </w:rPr>
        <w:t xml:space="preserve"> </w:t>
      </w:r>
      <w:proofErr w:type="spellStart"/>
      <w:r w:rsidRPr="00065267">
        <w:rPr>
          <w:color w:val="333333"/>
        </w:rPr>
        <w:t>proporciona</w:t>
      </w:r>
      <w:proofErr w:type="spellEnd"/>
      <w:r w:rsidRPr="00065267">
        <w:rPr>
          <w:color w:val="333333"/>
        </w:rPr>
        <w:t xml:space="preserve"> </w:t>
      </w:r>
      <w:proofErr w:type="spellStart"/>
      <w:r w:rsidRPr="00065267">
        <w:rPr>
          <w:color w:val="333333"/>
        </w:rPr>
        <w:t>orientación</w:t>
      </w:r>
      <w:proofErr w:type="spellEnd"/>
      <w:r w:rsidRPr="00065267">
        <w:rPr>
          <w:color w:val="333333"/>
        </w:rPr>
        <w:t xml:space="preserve"> </w:t>
      </w:r>
      <w:proofErr w:type="spellStart"/>
      <w:r w:rsidRPr="00065267">
        <w:rPr>
          <w:color w:val="333333"/>
        </w:rPr>
        <w:t>complementaria</w:t>
      </w:r>
      <w:proofErr w:type="spellEnd"/>
      <w:r w:rsidRPr="00065267">
        <w:rPr>
          <w:color w:val="333333"/>
        </w:rPr>
        <w:t xml:space="preserve"> </w:t>
      </w:r>
      <w:proofErr w:type="spellStart"/>
      <w:r w:rsidRPr="00065267">
        <w:rPr>
          <w:color w:val="333333"/>
        </w:rPr>
        <w:t>sobre</w:t>
      </w:r>
      <w:proofErr w:type="spellEnd"/>
      <w:r w:rsidRPr="00065267">
        <w:rPr>
          <w:color w:val="333333"/>
        </w:rPr>
        <w:t xml:space="preserve"> </w:t>
      </w:r>
      <w:proofErr w:type="spellStart"/>
      <w:r w:rsidRPr="00065267">
        <w:rPr>
          <w:color w:val="333333"/>
        </w:rPr>
        <w:t>los</w:t>
      </w:r>
      <w:proofErr w:type="spellEnd"/>
      <w:r w:rsidRPr="00065267">
        <w:rPr>
          <w:color w:val="333333"/>
        </w:rPr>
        <w:t xml:space="preserve"> </w:t>
      </w:r>
      <w:proofErr w:type="spellStart"/>
      <w:r w:rsidRPr="00065267">
        <w:rPr>
          <w:color w:val="333333"/>
        </w:rPr>
        <w:t>requisitos</w:t>
      </w:r>
      <w:proofErr w:type="spellEnd"/>
      <w:r w:rsidRPr="00065267">
        <w:rPr>
          <w:color w:val="333333"/>
        </w:rPr>
        <w:t xml:space="preserve"> </w:t>
      </w:r>
      <w:proofErr w:type="spellStart"/>
      <w:r w:rsidRPr="00065267">
        <w:rPr>
          <w:color w:val="333333"/>
        </w:rPr>
        <w:t>metodológicos</w:t>
      </w:r>
      <w:proofErr w:type="spellEnd"/>
      <w:r w:rsidRPr="00065267">
        <w:rPr>
          <w:color w:val="333333"/>
        </w:rPr>
        <w:t xml:space="preserve">. </w:t>
      </w:r>
      <w:r w:rsidRPr="00365080">
        <w:rPr>
          <w:color w:val="333333"/>
          <w:lang w:val="es-AR"/>
        </w:rPr>
        <w:t>Está concebido como un recurso y no añade requisitos más allá de los indicados en la sección 3.</w:t>
      </w:r>
    </w:p>
    <w:p w14:paraId="64E2289F" w14:textId="77777777" w:rsidR="00C049A4" w:rsidRPr="00365080" w:rsidRDefault="00C049A4" w:rsidP="008E4801">
      <w:pPr>
        <w:spacing w:after="120"/>
        <w:rPr>
          <w:lang w:val="es-AR"/>
        </w:rPr>
      </w:pPr>
    </w:p>
    <w:p w14:paraId="533D3A52" w14:textId="77777777" w:rsidR="00C049A4" w:rsidRPr="00365080" w:rsidRDefault="00C049A4" w:rsidP="008E4801">
      <w:pPr>
        <w:pStyle w:val="Heading2"/>
        <w:pBdr>
          <w:bottom w:val="single" w:sz="2" w:space="4" w:color="CCCCCC"/>
        </w:pBdr>
        <w:spacing w:after="120"/>
        <w:rPr>
          <w:lang w:val="es-AR"/>
        </w:rPr>
      </w:pPr>
      <w:r w:rsidRPr="00365080">
        <w:rPr>
          <w:lang w:val="es-AR"/>
        </w:rPr>
        <w:t>Investigación participativa: marcos de gobernanza</w:t>
      </w:r>
    </w:p>
    <w:p w14:paraId="6EF33E78" w14:textId="306CB712" w:rsidR="00C049A4" w:rsidRPr="00365080" w:rsidRDefault="00C049A4" w:rsidP="008E4801">
      <w:pPr>
        <w:spacing w:before="60" w:after="120"/>
        <w:rPr>
          <w:lang w:val="es-AR"/>
        </w:rPr>
      </w:pPr>
      <w:r w:rsidRPr="00365080">
        <w:rPr>
          <w:color w:val="333333"/>
          <w:lang w:val="es-AR"/>
        </w:rPr>
        <w:t>Las propuestas de investigación participativa describen cómo los socios comunitarios participan en la toma de decisiones a lo largo del ciclo de investigación. Una estructura de gobernanza sólida aborda: el rol y la autoridad de los miembros de la comunidad dentro del equipo de investigación; los mecanismos para resolver desacuerdos entre los socios de investigación y los comunitarios; la protección de la agenda de investigación frente a la captura comercial o institucional; y la negociación de la propiedad intelectual y la titularidad de los datos con los socios comunitarios. Puede encontrar recursos útiles en la sección de referencias.</w:t>
      </w:r>
    </w:p>
    <w:p w14:paraId="04B063E7" w14:textId="77777777" w:rsidR="00C049A4" w:rsidRPr="00365080" w:rsidRDefault="00C049A4" w:rsidP="008E4801">
      <w:pPr>
        <w:spacing w:after="120"/>
        <w:rPr>
          <w:lang w:val="es-AR"/>
        </w:rPr>
      </w:pPr>
    </w:p>
    <w:p w14:paraId="30B8A3E8" w14:textId="77777777" w:rsidR="00C049A4" w:rsidRPr="00365080" w:rsidRDefault="00C049A4" w:rsidP="008E4801">
      <w:pPr>
        <w:pStyle w:val="Heading2"/>
        <w:pBdr>
          <w:bottom w:val="single" w:sz="2" w:space="4" w:color="CCCCCC"/>
        </w:pBdr>
        <w:spacing w:after="120"/>
        <w:rPr>
          <w:lang w:val="es-AR"/>
        </w:rPr>
      </w:pPr>
      <w:r w:rsidRPr="00365080">
        <w:rPr>
          <w:lang w:val="es-AR"/>
        </w:rPr>
        <w:t>Opciones de integración de métodos mixtos</w:t>
      </w:r>
    </w:p>
    <w:p w14:paraId="3674CBE8" w14:textId="575EEABC" w:rsidR="00C049A4" w:rsidRPr="00365080" w:rsidRDefault="00FB10D6" w:rsidP="008E4801">
      <w:pPr>
        <w:spacing w:before="60" w:after="120"/>
        <w:rPr>
          <w:lang w:val="es-AR"/>
        </w:rPr>
      </w:pPr>
      <w:r w:rsidRPr="00365080">
        <w:rPr>
          <w:color w:val="333333"/>
          <w:lang w:val="es-AR"/>
        </w:rPr>
        <w:t xml:space="preserve">Las propuestas de métodos mixtos deben indicar qué diseño de métodos mixtos planean utilizar. A </w:t>
      </w:r>
      <w:proofErr w:type="gramStart"/>
      <w:r w:rsidRPr="00365080">
        <w:rPr>
          <w:color w:val="333333"/>
          <w:lang w:val="es-AR"/>
        </w:rPr>
        <w:t>continuación</w:t>
      </w:r>
      <w:proofErr w:type="gramEnd"/>
      <w:r w:rsidRPr="00365080">
        <w:rPr>
          <w:color w:val="333333"/>
          <w:lang w:val="es-AR"/>
        </w:rPr>
        <w:t xml:space="preserve"> se presentan algunos de los más frecuentemente utilizados en estudios de diseño de métodos mixtos:</w:t>
      </w:r>
    </w:p>
    <w:p w14:paraId="39BF47D7" w14:textId="77777777" w:rsidR="00C049A4" w:rsidRPr="00365080" w:rsidRDefault="00C049A4" w:rsidP="008E4801">
      <w:pPr>
        <w:pStyle w:val="ListParagraph"/>
        <w:numPr>
          <w:ilvl w:val="0"/>
          <w:numId w:val="3"/>
        </w:numPr>
        <w:spacing w:before="40" w:after="120"/>
        <w:rPr>
          <w:lang w:val="es-AR"/>
        </w:rPr>
      </w:pPr>
      <w:r w:rsidRPr="00365080">
        <w:rPr>
          <w:color w:val="333333"/>
          <w:lang w:val="es-AR"/>
        </w:rPr>
        <w:t>Diseño convergente: datos cualitativos y cuantitativos recopilados en paralelo, luego integrados en la etapa de interpretación</w:t>
      </w:r>
    </w:p>
    <w:p w14:paraId="7A33E4A9" w14:textId="77777777" w:rsidR="00C049A4" w:rsidRPr="00365080" w:rsidRDefault="00C049A4" w:rsidP="008E4801">
      <w:pPr>
        <w:pStyle w:val="ListParagraph"/>
        <w:numPr>
          <w:ilvl w:val="0"/>
          <w:numId w:val="3"/>
        </w:numPr>
        <w:spacing w:before="40" w:after="120"/>
        <w:rPr>
          <w:lang w:val="es-AR"/>
        </w:rPr>
      </w:pPr>
      <w:r w:rsidRPr="00365080">
        <w:rPr>
          <w:color w:val="333333"/>
          <w:lang w:val="es-AR"/>
        </w:rPr>
        <w:t>Diseño secuencial explicativo: datos cuantitativos recopilados primero; datos cualitativos utilizados luego para explicar o elaborar los hallazgos</w:t>
      </w:r>
    </w:p>
    <w:p w14:paraId="33D81444" w14:textId="77777777" w:rsidR="00C049A4" w:rsidRPr="00365080" w:rsidRDefault="00C049A4" w:rsidP="008E4801">
      <w:pPr>
        <w:pStyle w:val="ListParagraph"/>
        <w:numPr>
          <w:ilvl w:val="0"/>
          <w:numId w:val="3"/>
        </w:numPr>
        <w:spacing w:before="40" w:after="120"/>
        <w:rPr>
          <w:lang w:val="es-AR"/>
        </w:rPr>
      </w:pPr>
      <w:r w:rsidRPr="00365080">
        <w:rPr>
          <w:color w:val="333333"/>
          <w:lang w:val="es-AR"/>
        </w:rPr>
        <w:t>Diseño secuencial exploratorio: datos cualitativos recopilados primero para orientar el diseño de los instrumentos cuantitativos</w:t>
      </w:r>
    </w:p>
    <w:p w14:paraId="3DBFABAE" w14:textId="77777777" w:rsidR="001F0D22" w:rsidRPr="00365080" w:rsidRDefault="001F0D22" w:rsidP="001F0D22">
      <w:pPr>
        <w:spacing w:before="40" w:after="120"/>
        <w:rPr>
          <w:lang w:val="es-AR"/>
        </w:rPr>
      </w:pPr>
    </w:p>
    <w:p w14:paraId="1F6BA11E" w14:textId="77777777" w:rsidR="001F0D22" w:rsidRPr="00365080" w:rsidRDefault="001F0D22" w:rsidP="001F0D22">
      <w:pPr>
        <w:pStyle w:val="Heading2"/>
        <w:pBdr>
          <w:bottom w:val="single" w:sz="2" w:space="4" w:color="CCCCCC"/>
        </w:pBdr>
        <w:spacing w:after="120"/>
        <w:rPr>
          <w:lang w:val="es-AR"/>
        </w:rPr>
      </w:pPr>
      <w:r w:rsidRPr="00365080">
        <w:rPr>
          <w:lang w:val="es-AR"/>
        </w:rPr>
        <w:t>Fuentes de datos cuantitativos</w:t>
      </w:r>
    </w:p>
    <w:p w14:paraId="7F10AC26" w14:textId="2D72A52D" w:rsidR="001F0D22" w:rsidRPr="00365080" w:rsidRDefault="001F0D22" w:rsidP="001F0D22">
      <w:pPr>
        <w:spacing w:before="60" w:after="120"/>
        <w:rPr>
          <w:lang w:val="es-AR"/>
        </w:rPr>
      </w:pPr>
      <w:r w:rsidRPr="00365080">
        <w:rPr>
          <w:color w:val="333333"/>
          <w:lang w:val="es-AR"/>
        </w:rPr>
        <w:t xml:space="preserve">El componente cuantitativo del estudio puede basarse en cualquiera de los siguientes, según su disponibilidad y pertinencia en el </w:t>
      </w:r>
      <w:r w:rsidR="00A66493" w:rsidRPr="00365080">
        <w:rPr>
          <w:color w:val="333333"/>
          <w:lang w:val="es-AR"/>
        </w:rPr>
        <w:t>contexto</w:t>
      </w:r>
      <w:r w:rsidRPr="00365080">
        <w:rPr>
          <w:color w:val="333333"/>
          <w:lang w:val="es-AR"/>
        </w:rPr>
        <w:t xml:space="preserve"> del estudio:</w:t>
      </w:r>
    </w:p>
    <w:p w14:paraId="3DA92D1C" w14:textId="77777777" w:rsidR="001F0D22" w:rsidRPr="00365080" w:rsidRDefault="001F0D22" w:rsidP="001F0D22">
      <w:pPr>
        <w:pStyle w:val="ListParagraph"/>
        <w:numPr>
          <w:ilvl w:val="0"/>
          <w:numId w:val="3"/>
        </w:numPr>
        <w:spacing w:before="40" w:after="120"/>
        <w:rPr>
          <w:lang w:val="es-AR"/>
        </w:rPr>
      </w:pPr>
      <w:r w:rsidRPr="00365080">
        <w:rPr>
          <w:color w:val="333333"/>
          <w:lang w:val="es-AR"/>
        </w:rPr>
        <w:t>Estadísticas vitales nacionales y datos de registro civil</w:t>
      </w:r>
    </w:p>
    <w:p w14:paraId="1E345607" w14:textId="77777777" w:rsidR="001F0D22" w:rsidRPr="00365080" w:rsidRDefault="001F0D22" w:rsidP="001F0D22">
      <w:pPr>
        <w:pStyle w:val="ListParagraph"/>
        <w:numPr>
          <w:ilvl w:val="0"/>
          <w:numId w:val="3"/>
        </w:numPr>
        <w:spacing w:before="40" w:after="120"/>
        <w:rPr>
          <w:lang w:val="es-AR"/>
        </w:rPr>
      </w:pPr>
      <w:r w:rsidRPr="00365080">
        <w:rPr>
          <w:color w:val="333333"/>
          <w:lang w:val="es-AR"/>
        </w:rPr>
        <w:t>Evaluaciones armonizadas de establecimientos de salud</w:t>
      </w:r>
    </w:p>
    <w:p w14:paraId="58D50FA0" w14:textId="77777777" w:rsidR="001F0D22" w:rsidRPr="00365080" w:rsidRDefault="001F0D22" w:rsidP="001F0D22">
      <w:pPr>
        <w:pStyle w:val="ListParagraph"/>
        <w:numPr>
          <w:ilvl w:val="0"/>
          <w:numId w:val="3"/>
        </w:numPr>
        <w:spacing w:before="40" w:after="120"/>
        <w:rPr>
          <w:lang w:val="es-AR"/>
        </w:rPr>
      </w:pPr>
      <w:r w:rsidRPr="00365080">
        <w:rPr>
          <w:color w:val="333333"/>
          <w:lang w:val="es-AR"/>
        </w:rPr>
        <w:t>Registros médicos de los establecimientos de salud</w:t>
      </w:r>
    </w:p>
    <w:p w14:paraId="00C5591A" w14:textId="77777777" w:rsidR="001F0D22" w:rsidRPr="00365080" w:rsidRDefault="001F0D22" w:rsidP="001F0D22">
      <w:pPr>
        <w:pStyle w:val="ListParagraph"/>
        <w:numPr>
          <w:ilvl w:val="0"/>
          <w:numId w:val="3"/>
        </w:numPr>
        <w:spacing w:before="40" w:after="120"/>
        <w:rPr>
          <w:lang w:val="es-AR"/>
        </w:rPr>
      </w:pPr>
      <w:r w:rsidRPr="00365080">
        <w:rPr>
          <w:color w:val="333333"/>
          <w:lang w:val="es-AR"/>
        </w:rPr>
        <w:t>Encuestas nacionales existentes de hogares o demográficas que incluyan resultados de SDSR</w:t>
      </w:r>
    </w:p>
    <w:p w14:paraId="2DF7E41B" w14:textId="77777777" w:rsidR="001F0D22" w:rsidRPr="00365080" w:rsidRDefault="001F0D22" w:rsidP="001F0D22">
      <w:pPr>
        <w:pStyle w:val="ListParagraph"/>
        <w:numPr>
          <w:ilvl w:val="0"/>
          <w:numId w:val="3"/>
        </w:numPr>
        <w:spacing w:before="40" w:after="120"/>
        <w:rPr>
          <w:lang w:val="es-AR"/>
        </w:rPr>
      </w:pPr>
      <w:r w:rsidRPr="00365080">
        <w:rPr>
          <w:color w:val="333333"/>
          <w:lang w:val="es-AR"/>
        </w:rPr>
        <w:t>Encuestas a nivel comunitario diseñadas y administradas en asociación con el equipo de investigación</w:t>
      </w:r>
    </w:p>
    <w:p w14:paraId="0C226DB6" w14:textId="77777777" w:rsidR="00645F5F" w:rsidRPr="00365080" w:rsidRDefault="00645F5F" w:rsidP="008E4801">
      <w:pPr>
        <w:spacing w:after="120"/>
        <w:rPr>
          <w:b/>
          <w:bCs/>
          <w:color w:val="006BB6"/>
          <w:sz w:val="28"/>
          <w:szCs w:val="28"/>
          <w:lang w:val="es-AR"/>
        </w:rPr>
      </w:pPr>
      <w:r w:rsidRPr="00365080">
        <w:rPr>
          <w:lang w:val="es-AR"/>
        </w:rPr>
        <w:br w:type="page"/>
      </w:r>
    </w:p>
    <w:p w14:paraId="59D4A144" w14:textId="1B552359" w:rsidR="005F40DC" w:rsidRPr="00365080" w:rsidRDefault="00590F36" w:rsidP="008E4801">
      <w:pPr>
        <w:pStyle w:val="Heading1"/>
        <w:rPr>
          <w:lang w:val="es-AR"/>
        </w:rPr>
      </w:pPr>
      <w:r w:rsidRPr="00365080">
        <w:rPr>
          <w:lang w:val="es-AR"/>
        </w:rPr>
        <w:lastRenderedPageBreak/>
        <w:t>Anexo 2: Países prioritarios</w:t>
      </w:r>
    </w:p>
    <w:p w14:paraId="4D3B9255" w14:textId="50F64936" w:rsidR="005F40DC" w:rsidRPr="00365080" w:rsidRDefault="00590F36" w:rsidP="008E4801">
      <w:pPr>
        <w:spacing w:before="60" w:after="120"/>
        <w:rPr>
          <w:lang w:val="es-AR"/>
        </w:rPr>
      </w:pPr>
      <w:r w:rsidRPr="00365080">
        <w:rPr>
          <w:color w:val="333333"/>
          <w:lang w:val="es-AR"/>
        </w:rPr>
        <w:t>Los siguientes países han sido identificados como países que han incluido aspectos de SDSR en sus Planes Nacionales de Adaptación (PNA) o Planes Nacionales de Adaptación para la Salud (PNAS) a partir de 2024.</w:t>
      </w:r>
    </w:p>
    <w:p w14:paraId="01699E8D" w14:textId="77777777" w:rsidR="005F40DC" w:rsidRPr="00365080" w:rsidRDefault="005F40DC" w:rsidP="008E4801">
      <w:pPr>
        <w:spacing w:after="120"/>
        <w:rPr>
          <w:lang w:val="es-A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008"/>
        <w:gridCol w:w="3009"/>
        <w:gridCol w:w="3009"/>
      </w:tblGrid>
      <w:tr w:rsidR="0078037C" w:rsidRPr="00365080" w14:paraId="3BB9F36E"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4BF42844" w14:textId="77777777" w:rsidR="005F40DC" w:rsidRPr="00365080" w:rsidRDefault="00590F36" w:rsidP="008E4801">
            <w:pPr>
              <w:spacing w:after="120"/>
              <w:rPr>
                <w:lang w:val="es-AR"/>
              </w:rPr>
            </w:pPr>
            <w:r w:rsidRPr="00365080">
              <w:rPr>
                <w:color w:val="333333"/>
                <w:lang w:val="es-AR"/>
              </w:rPr>
              <w:t>Bangladesh</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0B99683" w14:textId="4A320F32" w:rsidR="005F40DC" w:rsidRPr="00365080" w:rsidRDefault="00BF48AD" w:rsidP="008E4801">
            <w:pPr>
              <w:spacing w:after="120"/>
              <w:rPr>
                <w:lang w:val="es-AR"/>
              </w:rPr>
            </w:pPr>
            <w:r w:rsidRPr="00365080">
              <w:rPr>
                <w:color w:val="333333"/>
                <w:lang w:val="es-AR"/>
              </w:rPr>
              <w:t>Granad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1AD014C8" w14:textId="4A8FE0D0" w:rsidR="005F40DC" w:rsidRPr="00365080" w:rsidRDefault="001770C7" w:rsidP="008E4801">
            <w:pPr>
              <w:spacing w:after="120"/>
              <w:rPr>
                <w:lang w:val="es-AR"/>
              </w:rPr>
            </w:pPr>
            <w:r w:rsidRPr="00365080">
              <w:rPr>
                <w:color w:val="333333"/>
                <w:lang w:val="es-AR"/>
              </w:rPr>
              <w:t>Perú</w:t>
            </w:r>
          </w:p>
        </w:tc>
      </w:tr>
      <w:tr w:rsidR="0078037C" w:rsidRPr="00365080" w14:paraId="1BA40CB2"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7BC9455" w14:textId="3F6EF14A" w:rsidR="005F40DC" w:rsidRPr="00365080" w:rsidRDefault="00024BB1" w:rsidP="008E4801">
            <w:pPr>
              <w:spacing w:after="120"/>
              <w:rPr>
                <w:lang w:val="es-AR"/>
              </w:rPr>
            </w:pPr>
            <w:r w:rsidRPr="00365080">
              <w:rPr>
                <w:color w:val="333333"/>
                <w:lang w:val="es-AR"/>
              </w:rPr>
              <w:t>Benín</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489364C2" w14:textId="77777777" w:rsidR="005F40DC" w:rsidRPr="00365080" w:rsidRDefault="00590F36" w:rsidP="008E4801">
            <w:pPr>
              <w:spacing w:after="120"/>
              <w:rPr>
                <w:lang w:val="es-AR"/>
              </w:rPr>
            </w:pPr>
            <w:r w:rsidRPr="00365080">
              <w:rPr>
                <w:color w:val="333333"/>
                <w:lang w:val="es-AR"/>
              </w:rPr>
              <w:t>Guatemala</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598D452F" w14:textId="77777777" w:rsidR="005F40DC" w:rsidRPr="00365080" w:rsidRDefault="00590F36" w:rsidP="008E4801">
            <w:pPr>
              <w:spacing w:after="120"/>
              <w:rPr>
                <w:lang w:val="es-AR"/>
              </w:rPr>
            </w:pPr>
            <w:r w:rsidRPr="00365080">
              <w:rPr>
                <w:color w:val="333333"/>
                <w:lang w:val="es-AR"/>
              </w:rPr>
              <w:t>Serbia</w:t>
            </w:r>
          </w:p>
        </w:tc>
      </w:tr>
      <w:tr w:rsidR="0078037C" w:rsidRPr="00365080" w14:paraId="2A63D8C9"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F87BC5C" w14:textId="24488797" w:rsidR="005F40DC" w:rsidRPr="00365080" w:rsidRDefault="00590F36" w:rsidP="008E4801">
            <w:pPr>
              <w:spacing w:after="120"/>
              <w:rPr>
                <w:lang w:val="es-AR"/>
              </w:rPr>
            </w:pPr>
            <w:r w:rsidRPr="00365080">
              <w:rPr>
                <w:color w:val="333333"/>
                <w:lang w:val="es-AR"/>
              </w:rPr>
              <w:t xml:space="preserve">Bosnia </w:t>
            </w:r>
            <w:r w:rsidR="00024BB1">
              <w:rPr>
                <w:color w:val="333333"/>
                <w:lang w:val="es-AR"/>
              </w:rPr>
              <w:t>y</w:t>
            </w:r>
            <w:r w:rsidRPr="00365080">
              <w:rPr>
                <w:color w:val="333333"/>
                <w:lang w:val="es-AR"/>
              </w:rPr>
              <w:t xml:space="preserve"> Herzegovin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1552225D" w14:textId="5DF8B600" w:rsidR="005F40DC" w:rsidRPr="00365080" w:rsidRDefault="00BF48AD" w:rsidP="008E4801">
            <w:pPr>
              <w:spacing w:after="120"/>
              <w:rPr>
                <w:lang w:val="es-AR"/>
              </w:rPr>
            </w:pPr>
            <w:r w:rsidRPr="00365080">
              <w:rPr>
                <w:color w:val="333333"/>
                <w:lang w:val="es-AR"/>
              </w:rPr>
              <w:t>Keni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AFD16E4" w14:textId="660C73A4" w:rsidR="005F40DC" w:rsidRPr="00365080" w:rsidRDefault="00590F36" w:rsidP="008E4801">
            <w:pPr>
              <w:spacing w:after="120"/>
              <w:rPr>
                <w:lang w:val="es-AR"/>
              </w:rPr>
            </w:pPr>
            <w:r w:rsidRPr="00365080">
              <w:rPr>
                <w:color w:val="333333"/>
                <w:lang w:val="es-AR"/>
              </w:rPr>
              <w:t>Sierra Leon</w:t>
            </w:r>
            <w:r w:rsidR="001770C7">
              <w:rPr>
                <w:color w:val="333333"/>
                <w:lang w:val="es-AR"/>
              </w:rPr>
              <w:t>a</w:t>
            </w:r>
          </w:p>
        </w:tc>
      </w:tr>
      <w:tr w:rsidR="0078037C" w:rsidRPr="00365080" w14:paraId="32B7021C"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53805416" w14:textId="77EFC6F1" w:rsidR="005F40DC" w:rsidRPr="00365080" w:rsidRDefault="00024BB1" w:rsidP="008E4801">
            <w:pPr>
              <w:spacing w:after="120"/>
              <w:rPr>
                <w:lang w:val="es-AR"/>
              </w:rPr>
            </w:pPr>
            <w:r w:rsidRPr="00365080">
              <w:rPr>
                <w:color w:val="333333"/>
                <w:lang w:val="es-AR"/>
              </w:rPr>
              <w:t>Brasil</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7D26AB40" w14:textId="77777777" w:rsidR="005F40DC" w:rsidRPr="00365080" w:rsidRDefault="00590F36" w:rsidP="008E4801">
            <w:pPr>
              <w:spacing w:after="120"/>
              <w:rPr>
                <w:lang w:val="es-AR"/>
              </w:rPr>
            </w:pPr>
            <w:r w:rsidRPr="00365080">
              <w:rPr>
                <w:color w:val="333333"/>
                <w:lang w:val="es-AR"/>
              </w:rPr>
              <w:t>Kiribati</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4F84BF98" w14:textId="53D8076E" w:rsidR="005F40DC" w:rsidRPr="00365080" w:rsidRDefault="00590F36" w:rsidP="008E4801">
            <w:pPr>
              <w:spacing w:after="120"/>
              <w:rPr>
                <w:lang w:val="es-AR"/>
              </w:rPr>
            </w:pPr>
            <w:r w:rsidRPr="00365080">
              <w:rPr>
                <w:color w:val="333333"/>
                <w:lang w:val="es-AR"/>
              </w:rPr>
              <w:t>S</w:t>
            </w:r>
            <w:r w:rsidR="001770C7">
              <w:rPr>
                <w:color w:val="333333"/>
                <w:lang w:val="es-AR"/>
              </w:rPr>
              <w:t>udáfrica</w:t>
            </w:r>
          </w:p>
        </w:tc>
      </w:tr>
      <w:tr w:rsidR="0078037C" w:rsidRPr="00365080" w14:paraId="6F6AC859"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31D8C87C" w14:textId="77777777" w:rsidR="005F40DC" w:rsidRPr="00365080" w:rsidRDefault="00590F36" w:rsidP="008E4801">
            <w:pPr>
              <w:spacing w:after="120"/>
              <w:rPr>
                <w:lang w:val="es-AR"/>
              </w:rPr>
            </w:pPr>
            <w:r w:rsidRPr="00365080">
              <w:rPr>
                <w:color w:val="333333"/>
                <w:lang w:val="es-AR"/>
              </w:rPr>
              <w:t>Burkina Faso</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64900E7E" w14:textId="77777777" w:rsidR="005F40DC" w:rsidRPr="00365080" w:rsidRDefault="00590F36" w:rsidP="008E4801">
            <w:pPr>
              <w:spacing w:after="120"/>
              <w:rPr>
                <w:lang w:val="es-AR"/>
              </w:rPr>
            </w:pPr>
            <w:r w:rsidRPr="00365080">
              <w:rPr>
                <w:color w:val="333333"/>
                <w:lang w:val="es-AR"/>
              </w:rPr>
              <w:t>Liberi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588E2A0" w14:textId="58BE7B37" w:rsidR="005F40DC" w:rsidRPr="00365080" w:rsidRDefault="00590F36" w:rsidP="008E4801">
            <w:pPr>
              <w:spacing w:after="120"/>
              <w:rPr>
                <w:lang w:val="es-AR"/>
              </w:rPr>
            </w:pPr>
            <w:r w:rsidRPr="00365080">
              <w:rPr>
                <w:color w:val="333333"/>
                <w:lang w:val="es-AR"/>
              </w:rPr>
              <w:t>Sud</w:t>
            </w:r>
            <w:r w:rsidR="001770C7">
              <w:rPr>
                <w:color w:val="333333"/>
                <w:lang w:val="es-AR"/>
              </w:rPr>
              <w:t>á</w:t>
            </w:r>
            <w:r w:rsidRPr="00365080">
              <w:rPr>
                <w:color w:val="333333"/>
                <w:lang w:val="es-AR"/>
              </w:rPr>
              <w:t>n</w:t>
            </w:r>
          </w:p>
        </w:tc>
      </w:tr>
      <w:tr w:rsidR="0078037C" w:rsidRPr="00365080" w14:paraId="7F5B82FB"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E94EF52" w14:textId="680B3238" w:rsidR="005F40DC" w:rsidRPr="00365080" w:rsidRDefault="00590F36" w:rsidP="008E4801">
            <w:pPr>
              <w:spacing w:after="120"/>
              <w:rPr>
                <w:lang w:val="es-AR"/>
              </w:rPr>
            </w:pPr>
            <w:r w:rsidRPr="00365080">
              <w:rPr>
                <w:color w:val="333333"/>
                <w:lang w:val="es-AR"/>
              </w:rPr>
              <w:t>Cambo</w:t>
            </w:r>
            <w:r w:rsidR="00024BB1">
              <w:rPr>
                <w:color w:val="333333"/>
                <w:lang w:val="es-AR"/>
              </w:rPr>
              <w:t>y</w:t>
            </w:r>
            <w:r w:rsidRPr="00365080">
              <w:rPr>
                <w:color w:val="333333"/>
                <w:lang w:val="es-AR"/>
              </w:rPr>
              <w:t>a</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2AE19B1" w14:textId="77777777" w:rsidR="005F40DC" w:rsidRPr="00365080" w:rsidRDefault="00590F36" w:rsidP="008E4801">
            <w:pPr>
              <w:spacing w:after="120"/>
              <w:rPr>
                <w:lang w:val="es-AR"/>
              </w:rPr>
            </w:pPr>
            <w:r w:rsidRPr="00365080">
              <w:rPr>
                <w:color w:val="333333"/>
                <w:lang w:val="es-AR"/>
              </w:rPr>
              <w:t>Moldova</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4C1C93B6" w14:textId="1E89CD44" w:rsidR="005F40DC" w:rsidRPr="00365080" w:rsidRDefault="00590F36" w:rsidP="008E4801">
            <w:pPr>
              <w:spacing w:after="120"/>
              <w:rPr>
                <w:lang w:val="es-AR"/>
              </w:rPr>
            </w:pPr>
            <w:r w:rsidRPr="00365080">
              <w:rPr>
                <w:color w:val="333333"/>
                <w:lang w:val="es-AR"/>
              </w:rPr>
              <w:t>Surinam</w:t>
            </w:r>
          </w:p>
        </w:tc>
      </w:tr>
      <w:tr w:rsidR="0078037C" w:rsidRPr="00365080" w14:paraId="4D76C2EC"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4BCDD87" w14:textId="511463B1" w:rsidR="005F40DC" w:rsidRPr="00365080" w:rsidRDefault="00BF48AD" w:rsidP="008E4801">
            <w:pPr>
              <w:spacing w:after="120"/>
              <w:rPr>
                <w:lang w:val="es-AR"/>
              </w:rPr>
            </w:pPr>
            <w:r>
              <w:rPr>
                <w:color w:val="333333"/>
                <w:lang w:val="es-AR"/>
              </w:rPr>
              <w:t>República centroafrican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C8B781C" w14:textId="77777777" w:rsidR="005F40DC" w:rsidRPr="00365080" w:rsidRDefault="00590F36" w:rsidP="008E4801">
            <w:pPr>
              <w:spacing w:after="120"/>
              <w:rPr>
                <w:lang w:val="es-AR"/>
              </w:rPr>
            </w:pPr>
            <w:r w:rsidRPr="00365080">
              <w:rPr>
                <w:color w:val="333333"/>
                <w:lang w:val="es-AR"/>
              </w:rPr>
              <w:t>Mozambique</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5D8B8B95" w14:textId="64EB1F23" w:rsidR="005F40DC" w:rsidRPr="00365080" w:rsidRDefault="00590F36" w:rsidP="008E4801">
            <w:pPr>
              <w:spacing w:after="120"/>
              <w:rPr>
                <w:lang w:val="es-AR"/>
              </w:rPr>
            </w:pPr>
            <w:r w:rsidRPr="00365080">
              <w:rPr>
                <w:color w:val="333333"/>
                <w:lang w:val="es-AR"/>
              </w:rPr>
              <w:t>Tailand</w:t>
            </w:r>
            <w:r w:rsidR="001770C7">
              <w:rPr>
                <w:color w:val="333333"/>
                <w:lang w:val="es-AR"/>
              </w:rPr>
              <w:t>ia</w:t>
            </w:r>
          </w:p>
        </w:tc>
      </w:tr>
      <w:tr w:rsidR="0078037C" w:rsidRPr="00365080" w14:paraId="0EE5CC49"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020B1DF" w14:textId="77777777" w:rsidR="005F40DC" w:rsidRPr="00365080" w:rsidRDefault="00590F36" w:rsidP="008E4801">
            <w:pPr>
              <w:spacing w:after="120"/>
              <w:rPr>
                <w:lang w:val="es-AR"/>
              </w:rPr>
            </w:pPr>
            <w:r w:rsidRPr="00365080">
              <w:rPr>
                <w:color w:val="333333"/>
                <w:lang w:val="es-AR"/>
              </w:rPr>
              <w:t>Chad</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154A58E" w14:textId="77777777" w:rsidR="005F40DC" w:rsidRPr="00365080" w:rsidRDefault="00590F36" w:rsidP="008E4801">
            <w:pPr>
              <w:spacing w:after="120"/>
              <w:rPr>
                <w:lang w:val="es-AR"/>
              </w:rPr>
            </w:pPr>
            <w:r w:rsidRPr="00365080">
              <w:rPr>
                <w:color w:val="333333"/>
                <w:lang w:val="es-AR"/>
              </w:rPr>
              <w:t>Nepal</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076027DC" w14:textId="77777777" w:rsidR="005F40DC" w:rsidRPr="00365080" w:rsidRDefault="00590F36" w:rsidP="008E4801">
            <w:pPr>
              <w:spacing w:after="120"/>
              <w:rPr>
                <w:lang w:val="es-AR"/>
              </w:rPr>
            </w:pPr>
            <w:r w:rsidRPr="00365080">
              <w:rPr>
                <w:color w:val="333333"/>
                <w:lang w:val="es-AR"/>
              </w:rPr>
              <w:t>Timor-Leste</w:t>
            </w:r>
          </w:p>
        </w:tc>
      </w:tr>
      <w:tr w:rsidR="0078037C" w:rsidRPr="00365080" w14:paraId="5429CF28"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20DACA30" w14:textId="77777777" w:rsidR="005F40DC" w:rsidRPr="00365080" w:rsidRDefault="00590F36" w:rsidP="008E4801">
            <w:pPr>
              <w:spacing w:after="120"/>
              <w:rPr>
                <w:lang w:val="es-AR"/>
              </w:rPr>
            </w:pPr>
            <w:r w:rsidRPr="00365080">
              <w:rPr>
                <w:color w:val="333333"/>
                <w:lang w:val="es-AR"/>
              </w:rPr>
              <w:t>Costa Ric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48B59B9" w14:textId="28E2E823" w:rsidR="005F40DC" w:rsidRPr="00365080" w:rsidRDefault="001770C7" w:rsidP="008E4801">
            <w:pPr>
              <w:spacing w:after="120"/>
              <w:rPr>
                <w:lang w:val="es-AR"/>
              </w:rPr>
            </w:pPr>
            <w:r w:rsidRPr="00365080">
              <w:rPr>
                <w:color w:val="333333"/>
                <w:lang w:val="es-AR"/>
              </w:rPr>
              <w:t>Níger</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0FDD037" w14:textId="1801B760" w:rsidR="005F40DC" w:rsidRPr="00365080" w:rsidRDefault="00590F36" w:rsidP="008E4801">
            <w:pPr>
              <w:spacing w:after="120"/>
              <w:rPr>
                <w:lang w:val="es-AR"/>
              </w:rPr>
            </w:pPr>
            <w:r w:rsidRPr="00365080">
              <w:rPr>
                <w:color w:val="333333"/>
                <w:lang w:val="es-AR"/>
              </w:rPr>
              <w:t xml:space="preserve">Trinidad </w:t>
            </w:r>
            <w:r w:rsidR="001770C7">
              <w:rPr>
                <w:color w:val="333333"/>
                <w:lang w:val="es-AR"/>
              </w:rPr>
              <w:t>y</w:t>
            </w:r>
            <w:r w:rsidRPr="00365080">
              <w:rPr>
                <w:color w:val="333333"/>
                <w:lang w:val="es-AR"/>
              </w:rPr>
              <w:t xml:space="preserve"> Tobago</w:t>
            </w:r>
          </w:p>
        </w:tc>
      </w:tr>
      <w:tr w:rsidR="0078037C" w:rsidRPr="00365080" w14:paraId="43F57BDE"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2FD1110" w14:textId="1190FEA9" w:rsidR="005F40DC" w:rsidRPr="00365080" w:rsidRDefault="00BF48AD" w:rsidP="008E4801">
            <w:pPr>
              <w:spacing w:after="120"/>
              <w:rPr>
                <w:lang w:val="es-AR"/>
              </w:rPr>
            </w:pPr>
            <w:r w:rsidRPr="00BF48AD">
              <w:rPr>
                <w:color w:val="333333"/>
                <w:lang w:val="es-AR"/>
              </w:rPr>
              <w:t>República Democrática del Congo</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2184835B" w14:textId="77777777" w:rsidR="005F40DC" w:rsidRPr="00365080" w:rsidRDefault="00590F36" w:rsidP="008E4801">
            <w:pPr>
              <w:spacing w:after="120"/>
              <w:rPr>
                <w:lang w:val="es-AR"/>
              </w:rPr>
            </w:pPr>
            <w:r w:rsidRPr="00365080">
              <w:rPr>
                <w:color w:val="333333"/>
                <w:lang w:val="es-AR"/>
              </w:rPr>
              <w:t>Nigeria</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73B00D27" w14:textId="6FDFF136" w:rsidR="005F40DC" w:rsidRPr="00365080" w:rsidRDefault="007249CD" w:rsidP="008E4801">
            <w:pPr>
              <w:spacing w:after="120"/>
              <w:rPr>
                <w:lang w:val="es-AR"/>
              </w:rPr>
            </w:pPr>
            <w:r w:rsidRPr="007249CD">
              <w:rPr>
                <w:color w:val="333333"/>
                <w:lang w:val="es-AR"/>
              </w:rPr>
              <w:t xml:space="preserve">República Unida de </w:t>
            </w:r>
            <w:proofErr w:type="spellStart"/>
            <w:r w:rsidRPr="007249CD">
              <w:rPr>
                <w:color w:val="333333"/>
                <w:lang w:val="es-AR"/>
              </w:rPr>
              <w:t>Tanzanía</w:t>
            </w:r>
            <w:proofErr w:type="spellEnd"/>
          </w:p>
        </w:tc>
      </w:tr>
      <w:tr w:rsidR="0078037C" w:rsidRPr="00365080" w14:paraId="3E5BC35B"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3B9DC04D" w14:textId="3AB8C76A" w:rsidR="005F40DC" w:rsidRPr="00365080" w:rsidRDefault="00590F36" w:rsidP="008E4801">
            <w:pPr>
              <w:spacing w:after="120"/>
              <w:rPr>
                <w:lang w:val="es-AR"/>
              </w:rPr>
            </w:pPr>
            <w:r w:rsidRPr="00365080">
              <w:rPr>
                <w:color w:val="333333"/>
                <w:lang w:val="es-AR"/>
              </w:rPr>
              <w:t>Etiop</w:t>
            </w:r>
            <w:r w:rsidR="00BF48AD">
              <w:rPr>
                <w:color w:val="333333"/>
                <w:lang w:val="es-AR"/>
              </w:rPr>
              <w:t>í</w:t>
            </w:r>
            <w:r w:rsidRPr="00365080">
              <w:rPr>
                <w:color w:val="333333"/>
                <w:lang w:val="es-AR"/>
              </w:rPr>
              <w:t>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2DE71CD8" w14:textId="14D0C37D" w:rsidR="005F40DC" w:rsidRPr="00365080" w:rsidRDefault="001770C7" w:rsidP="008E4801">
            <w:pPr>
              <w:spacing w:after="120"/>
              <w:rPr>
                <w:lang w:val="es-AR"/>
              </w:rPr>
            </w:pPr>
            <w:r>
              <w:rPr>
                <w:color w:val="333333"/>
                <w:lang w:val="es-AR"/>
              </w:rPr>
              <w:t>territorio Palestino o</w:t>
            </w:r>
            <w:r w:rsidR="00590F36" w:rsidRPr="00365080">
              <w:rPr>
                <w:color w:val="333333"/>
                <w:lang w:val="es-AR"/>
              </w:rPr>
              <w:t>cup</w:t>
            </w:r>
            <w:r>
              <w:rPr>
                <w:color w:val="333333"/>
                <w:lang w:val="es-AR"/>
              </w:rPr>
              <w:t>ado y Jerusalén Oriental</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164A6044" w14:textId="77777777" w:rsidR="005F40DC" w:rsidRPr="00365080" w:rsidRDefault="00590F36" w:rsidP="008E4801">
            <w:pPr>
              <w:spacing w:after="120"/>
              <w:rPr>
                <w:lang w:val="es-AR"/>
              </w:rPr>
            </w:pPr>
            <w:r w:rsidRPr="00365080">
              <w:rPr>
                <w:color w:val="333333"/>
                <w:lang w:val="es-AR"/>
              </w:rPr>
              <w:t>Uruguay</w:t>
            </w:r>
          </w:p>
        </w:tc>
      </w:tr>
      <w:tr w:rsidR="0078037C" w:rsidRPr="00365080" w14:paraId="1904B932"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1624BCE" w14:textId="360D430B" w:rsidR="005F40DC" w:rsidRPr="00365080" w:rsidRDefault="00590F36" w:rsidP="008E4801">
            <w:pPr>
              <w:spacing w:after="120"/>
              <w:rPr>
                <w:lang w:val="es-AR"/>
              </w:rPr>
            </w:pPr>
            <w:r w:rsidRPr="00365080">
              <w:rPr>
                <w:color w:val="333333"/>
                <w:lang w:val="es-AR"/>
              </w:rPr>
              <w:t>Fi</w:t>
            </w:r>
            <w:r w:rsidR="00BF48AD">
              <w:rPr>
                <w:color w:val="333333"/>
                <w:lang w:val="es-AR"/>
              </w:rPr>
              <w:t>y</w:t>
            </w:r>
            <w:r w:rsidRPr="00365080">
              <w:rPr>
                <w:color w:val="333333"/>
                <w:lang w:val="es-AR"/>
              </w:rPr>
              <w:t>i</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1302FE32" w14:textId="13E7F17C" w:rsidR="005F40DC" w:rsidRPr="00365080" w:rsidRDefault="001770C7" w:rsidP="008E4801">
            <w:pPr>
              <w:spacing w:after="120"/>
              <w:rPr>
                <w:lang w:val="es-AR"/>
              </w:rPr>
            </w:pPr>
            <w:r w:rsidRPr="00365080">
              <w:rPr>
                <w:color w:val="333333"/>
                <w:lang w:val="es-AR"/>
              </w:rPr>
              <w:t>Pakistán</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74DE8E44" w14:textId="77777777" w:rsidR="005F40DC" w:rsidRPr="00365080" w:rsidRDefault="00590F36" w:rsidP="008E4801">
            <w:pPr>
              <w:spacing w:after="120"/>
              <w:rPr>
                <w:lang w:val="es-AR"/>
              </w:rPr>
            </w:pPr>
            <w:r w:rsidRPr="00365080">
              <w:rPr>
                <w:color w:val="333333"/>
                <w:lang w:val="es-AR"/>
              </w:rPr>
              <w:t>Zambia</w:t>
            </w:r>
          </w:p>
        </w:tc>
      </w:tr>
    </w:tbl>
    <w:p w14:paraId="65417B9E" w14:textId="77777777" w:rsidR="005F40DC" w:rsidRPr="00365080" w:rsidRDefault="005F40DC" w:rsidP="008E4801">
      <w:pPr>
        <w:spacing w:after="120"/>
        <w:rPr>
          <w:lang w:val="es-AR"/>
        </w:rPr>
      </w:pPr>
    </w:p>
    <w:p w14:paraId="1C304F0B" w14:textId="77777777" w:rsidR="005F40DC" w:rsidRPr="00231B6A" w:rsidRDefault="00590F36" w:rsidP="008E4801">
      <w:pPr>
        <w:spacing w:before="60" w:after="120"/>
        <w:rPr>
          <w:sz w:val="18"/>
          <w:szCs w:val="18"/>
          <w:lang w:val="es-AR"/>
        </w:rPr>
      </w:pPr>
      <w:r w:rsidRPr="00B140CC">
        <w:rPr>
          <w:i/>
          <w:iCs/>
          <w:color w:val="333333"/>
          <w:sz w:val="18"/>
          <w:szCs w:val="18"/>
        </w:rPr>
        <w:t xml:space="preserve">Fuente: </w:t>
      </w:r>
      <w:proofErr w:type="spellStart"/>
      <w:r w:rsidRPr="00B140CC">
        <w:rPr>
          <w:i/>
          <w:iCs/>
          <w:color w:val="333333"/>
          <w:sz w:val="18"/>
          <w:szCs w:val="18"/>
        </w:rPr>
        <w:t>Alagarajah</w:t>
      </w:r>
      <w:proofErr w:type="spellEnd"/>
      <w:r w:rsidRPr="00B140CC">
        <w:rPr>
          <w:i/>
          <w:iCs/>
          <w:color w:val="333333"/>
          <w:sz w:val="18"/>
          <w:szCs w:val="18"/>
        </w:rPr>
        <w:t xml:space="preserve"> J, Beeman A, Brown M, </w:t>
      </w:r>
      <w:proofErr w:type="spellStart"/>
      <w:r w:rsidRPr="00B140CC">
        <w:rPr>
          <w:i/>
          <w:iCs/>
          <w:color w:val="333333"/>
          <w:sz w:val="18"/>
          <w:szCs w:val="18"/>
        </w:rPr>
        <w:t>Aibe</w:t>
      </w:r>
      <w:proofErr w:type="spellEnd"/>
      <w:r w:rsidRPr="00B140CC">
        <w:rPr>
          <w:i/>
          <w:iCs/>
          <w:color w:val="333333"/>
          <w:sz w:val="18"/>
          <w:szCs w:val="18"/>
        </w:rPr>
        <w:t xml:space="preserve"> S, Fuchs NR, Gibbs T. Sexual and Reproductive Health and Rights in National Adaptation Plans and Health National Adaptation Plans: A Global Review. </w:t>
      </w:r>
      <w:r w:rsidRPr="00231B6A">
        <w:rPr>
          <w:i/>
          <w:iCs/>
          <w:color w:val="333333"/>
          <w:sz w:val="18"/>
          <w:szCs w:val="18"/>
          <w:lang w:val="es-AR"/>
        </w:rPr>
        <w:t xml:space="preserve">2024: </w:t>
      </w:r>
      <w:proofErr w:type="spellStart"/>
      <w:r w:rsidRPr="00231B6A">
        <w:rPr>
          <w:i/>
          <w:iCs/>
          <w:color w:val="333333"/>
          <w:sz w:val="18"/>
          <w:szCs w:val="18"/>
          <w:lang w:val="es-AR"/>
        </w:rPr>
        <w:t>YLabs</w:t>
      </w:r>
      <w:proofErr w:type="spellEnd"/>
      <w:r w:rsidRPr="00231B6A">
        <w:rPr>
          <w:i/>
          <w:iCs/>
          <w:color w:val="333333"/>
          <w:sz w:val="18"/>
          <w:szCs w:val="18"/>
          <w:lang w:val="es-AR"/>
        </w:rPr>
        <w:t>.</w:t>
      </w:r>
    </w:p>
    <w:p w14:paraId="04550907" w14:textId="77777777" w:rsidR="005F40DC" w:rsidRPr="00365080" w:rsidRDefault="005F40DC" w:rsidP="008E4801">
      <w:pPr>
        <w:spacing w:after="120"/>
        <w:rPr>
          <w:lang w:val="es-AR"/>
        </w:rPr>
      </w:pPr>
    </w:p>
    <w:p w14:paraId="399998A3" w14:textId="0A5F28BB" w:rsidR="005F40DC" w:rsidRPr="00365080" w:rsidRDefault="005F40DC" w:rsidP="008E4801">
      <w:pPr>
        <w:spacing w:after="120"/>
        <w:rPr>
          <w:lang w:val="es-AR"/>
        </w:rPr>
      </w:pPr>
    </w:p>
    <w:p w14:paraId="4E5F58E5" w14:textId="2612CD91" w:rsidR="005F40DC" w:rsidRPr="00365080" w:rsidRDefault="005F40DC" w:rsidP="008E4801">
      <w:pPr>
        <w:spacing w:after="120"/>
        <w:rPr>
          <w:lang w:val="es-AR"/>
        </w:rPr>
      </w:pPr>
    </w:p>
    <w:sectPr w:rsidR="005F40DC" w:rsidRPr="00365080">
      <w:headerReference w:type="default" r:id="rId14"/>
      <w:footerReference w:type="default" r:id="rId15"/>
      <w:pgSz w:w="11906" w:h="16838"/>
      <w:pgMar w:top="1134" w:right="1134" w:bottom="1134" w:left="1134"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0A6F26" w14:textId="77777777" w:rsidR="00FF0CD5" w:rsidRDefault="00FF0CD5">
      <w:r>
        <w:separator/>
      </w:r>
    </w:p>
  </w:endnote>
  <w:endnote w:type="continuationSeparator" w:id="0">
    <w:p w14:paraId="7F38992F" w14:textId="77777777" w:rsidR="00FF0CD5" w:rsidRDefault="00FF0CD5">
      <w:r>
        <w:continuationSeparator/>
      </w:r>
    </w:p>
  </w:endnote>
  <w:endnote w:type="continuationNotice" w:id="1">
    <w:p w14:paraId="3D979EDA" w14:textId="77777777" w:rsidR="00FF0CD5" w:rsidRDefault="00FF0C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6000"/>
      <w:gridCol w:w="3026"/>
    </w:tblGrid>
    <w:tr w:rsidR="009774C0" w14:paraId="57AA5606" w14:textId="77777777">
      <w:tc>
        <w:tcPr>
          <w:tcW w:w="6000" w:type="dxa"/>
          <w:tcBorders>
            <w:top w:val="single" w:sz="2" w:space="0" w:color="CCCCCC"/>
            <w:left w:val="none" w:sz="0" w:space="0" w:color="FFFFFF"/>
            <w:bottom w:val="none" w:sz="0" w:space="0" w:color="FFFFFF"/>
            <w:right w:val="none" w:sz="0" w:space="0" w:color="FFFFFF"/>
          </w:tcBorders>
          <w:tcMar>
            <w:top w:w="60" w:type="dxa"/>
            <w:left w:w="0" w:type="dxa"/>
            <w:bottom w:w="0" w:type="dxa"/>
            <w:right w:w="0" w:type="dxa"/>
          </w:tcMar>
        </w:tcPr>
        <w:p w14:paraId="3D0F1086" w14:textId="77777777" w:rsidR="005F40DC" w:rsidRDefault="00590F36">
          <w:r>
            <w:rPr>
              <w:color w:val="666666"/>
              <w:sz w:val="14"/>
              <w:szCs w:val="14"/>
            </w:rPr>
            <w:t xml:space="preserve">UNDP/UNFPA/UNICEF/WHO/World Bank Special </w:t>
          </w:r>
          <w:proofErr w:type="spellStart"/>
          <w:r>
            <w:rPr>
              <w:color w:val="666666"/>
              <w:sz w:val="14"/>
              <w:szCs w:val="14"/>
            </w:rPr>
            <w:t>Programme</w:t>
          </w:r>
          <w:proofErr w:type="spellEnd"/>
          <w:r>
            <w:rPr>
              <w:color w:val="666666"/>
              <w:sz w:val="14"/>
              <w:szCs w:val="14"/>
            </w:rPr>
            <w:t xml:space="preserve"> of Research (HRP)</w:t>
          </w:r>
        </w:p>
      </w:tc>
      <w:tc>
        <w:tcPr>
          <w:tcW w:w="3026" w:type="dxa"/>
          <w:tcBorders>
            <w:top w:val="single" w:sz="2" w:space="0" w:color="CCCCCC"/>
            <w:left w:val="none" w:sz="0" w:space="0" w:color="FFFFFF"/>
            <w:bottom w:val="none" w:sz="0" w:space="0" w:color="FFFFFF"/>
            <w:right w:val="none" w:sz="0" w:space="0" w:color="FFFFFF"/>
          </w:tcBorders>
          <w:tcMar>
            <w:top w:w="60" w:type="dxa"/>
            <w:left w:w="0" w:type="dxa"/>
            <w:bottom w:w="0" w:type="dxa"/>
            <w:right w:w="0" w:type="dxa"/>
          </w:tcMar>
        </w:tcPr>
        <w:p w14:paraId="05F9B53B" w14:textId="31EFCE25" w:rsidR="005F40DC" w:rsidRDefault="0083106E">
          <w:pPr>
            <w:jc w:val="right"/>
          </w:pPr>
          <w:r>
            <w:rPr>
              <w:color w:val="666666"/>
              <w:sz w:val="14"/>
              <w:szCs w:val="14"/>
            </w:rPr>
            <w:t>Call for proposals climate-SRHR 2026</w:t>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AEB612" w14:textId="77777777" w:rsidR="00FF0CD5" w:rsidRDefault="00FF0CD5">
      <w:r>
        <w:separator/>
      </w:r>
    </w:p>
  </w:footnote>
  <w:footnote w:type="continuationSeparator" w:id="0">
    <w:p w14:paraId="4958C2DC" w14:textId="77777777" w:rsidR="00FF0CD5" w:rsidRDefault="00FF0CD5">
      <w:r>
        <w:continuationSeparator/>
      </w:r>
    </w:p>
  </w:footnote>
  <w:footnote w:type="continuationNotice" w:id="1">
    <w:p w14:paraId="26740A59" w14:textId="77777777" w:rsidR="00FF0CD5" w:rsidRDefault="00FF0CD5"/>
  </w:footnote>
  <w:footnote w:id="2">
    <w:p w14:paraId="054017A4" w14:textId="0761FB30" w:rsidR="008273BA" w:rsidRDefault="008273BA">
      <w:pPr>
        <w:pStyle w:val="FootnoteText"/>
      </w:pPr>
      <w:r>
        <w:rPr>
          <w:rStyle w:val="FootnoteReference"/>
        </w:rPr>
        <w:footnoteRef/>
      </w:r>
      <w:r>
        <w:t xml:space="preserve"> </w:t>
      </w:r>
      <w:hyperlink r:id="rId1" w:history="1">
        <w:r w:rsidRPr="00FD2206">
          <w:rPr>
            <w:rStyle w:val="Hyperlink"/>
            <w:sz w:val="18"/>
            <w:szCs w:val="18"/>
          </w:rPr>
          <w:t>https://blogs.worldbank.org/en/opendata/world-bank-country-classifications-by-income-level-for-2024-2025</w:t>
        </w:r>
      </w:hyperlink>
    </w:p>
  </w:footnote>
  <w:footnote w:id="3">
    <w:p w14:paraId="0C7E5296" w14:textId="1DD7B7B2" w:rsidR="008273BA" w:rsidRDefault="008273BA">
      <w:pPr>
        <w:pStyle w:val="FootnoteText"/>
      </w:pPr>
      <w:r>
        <w:rPr>
          <w:rStyle w:val="FootnoteReference"/>
        </w:rPr>
        <w:footnoteRef/>
      </w:r>
      <w:r>
        <w:t xml:space="preserve"> </w:t>
      </w:r>
      <w:hyperlink r:id="rId2" w:history="1">
        <w:r w:rsidRPr="002837E0">
          <w:rPr>
            <w:rStyle w:val="Hyperlink"/>
            <w:sz w:val="18"/>
            <w:szCs w:val="18"/>
          </w:rPr>
          <w:t>https://www.who.int/about/who-we-are/regional-offices</w:t>
        </w:r>
      </w:hyperlink>
    </w:p>
  </w:footnote>
  <w:footnote w:id="4">
    <w:p w14:paraId="797AEF9A" w14:textId="12E27D35" w:rsidR="008273BA" w:rsidRPr="008273BA" w:rsidRDefault="008273BA">
      <w:pPr>
        <w:pStyle w:val="FootnoteText"/>
        <w:rPr>
          <w:sz w:val="16"/>
          <w:szCs w:val="16"/>
        </w:rPr>
      </w:pPr>
      <w:r w:rsidRPr="008273BA">
        <w:rPr>
          <w:rStyle w:val="FootnoteReference"/>
          <w:sz w:val="16"/>
          <w:szCs w:val="16"/>
        </w:rPr>
        <w:footnoteRef/>
      </w:r>
      <w:r w:rsidRPr="008273BA">
        <w:rPr>
          <w:sz w:val="16"/>
          <w:szCs w:val="16"/>
        </w:rPr>
        <w:t xml:space="preserve"> </w:t>
      </w:r>
      <w:hyperlink r:id="rId3" w:history="1">
        <w:r w:rsidRPr="008273BA">
          <w:rPr>
            <w:rStyle w:val="Hyperlink"/>
            <w:sz w:val="16"/>
            <w:szCs w:val="16"/>
          </w:rPr>
          <w:t>https://blogs.worldbank.org/en/opendata/world-bank-country-classifications-by-income-level-for-2024-2025</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551C3" w14:textId="48C9A167" w:rsidR="006015F8" w:rsidRDefault="006015F8" w:rsidP="006015F8">
    <w:pPr>
      <w:pStyle w:val="Header"/>
      <w:rPr>
        <w:rFonts w:ascii="Cambria" w:hAnsi="Cambria"/>
        <w:noProof/>
        <w:lang w:val="en-GB"/>
      </w:rPr>
    </w:pPr>
    <w:r w:rsidRPr="00F258D7">
      <w:rPr>
        <w:rFonts w:ascii="Cambria" w:hAnsi="Cambria"/>
        <w:noProof/>
        <w:lang w:val="en-GB"/>
      </w:rPr>
      <w:drawing>
        <wp:anchor distT="0" distB="0" distL="114300" distR="114300" simplePos="0" relativeHeight="251658240" behindDoc="1" locked="0" layoutInCell="1" allowOverlap="1" wp14:anchorId="2D50F958" wp14:editId="15E08AA8">
          <wp:simplePos x="0" y="0"/>
          <wp:positionH relativeFrom="column">
            <wp:posOffset>4695825</wp:posOffset>
          </wp:positionH>
          <wp:positionV relativeFrom="paragraph">
            <wp:posOffset>-147320</wp:posOffset>
          </wp:positionV>
          <wp:extent cx="1325880" cy="590550"/>
          <wp:effectExtent l="0" t="0" r="7620" b="0"/>
          <wp:wrapTight wrapText="bothSides">
            <wp:wrapPolygon edited="0">
              <wp:start x="0" y="0"/>
              <wp:lineTo x="0" y="20903"/>
              <wp:lineTo x="21414" y="20903"/>
              <wp:lineTo x="21414" y="0"/>
              <wp:lineTo x="0" y="0"/>
            </wp:wrapPolygon>
          </wp:wrapTight>
          <wp:docPr id="3" name="Picture 3" descr="A white background with blu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white background with blue and black text&#10;&#10;AI-generated content may be incorrect."/>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25880" cy="590550"/>
                  </a:xfrm>
                  <a:prstGeom prst="rect">
                    <a:avLst/>
                  </a:prstGeom>
                </pic:spPr>
              </pic:pic>
            </a:graphicData>
          </a:graphic>
        </wp:anchor>
      </w:drawing>
    </w:r>
    <w:r w:rsidRPr="00F258D7">
      <w:rPr>
        <w:rFonts w:ascii="Cambria" w:hAnsi="Cambria"/>
        <w:noProof/>
        <w:lang w:val="en-GB"/>
      </w:rPr>
      <w:drawing>
        <wp:inline distT="0" distB="0" distL="0" distR="0" wp14:anchorId="71743E7E" wp14:editId="4B482227">
          <wp:extent cx="1516380" cy="464796"/>
          <wp:effectExtent l="0" t="0" r="0" b="0"/>
          <wp:docPr id="1"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text on a white background&#10;&#10;AI-generated content may be incorrect."/>
                  <pic:cNvPicPr/>
                </pic:nvPicPr>
                <pic:blipFill>
                  <a:blip r:embed="rId2" cstate="print">
                    <a:extLst>
                      <a:ext uri="{28A0092B-C50C-407E-A947-70E740481C1C}">
                        <a14:useLocalDpi xmlns:a14="http://schemas.microsoft.com/office/drawing/2010/main" val="0"/>
                      </a:ext>
                    </a:extLst>
                  </a:blip>
                  <a:stretch>
                    <a:fillRect/>
                  </a:stretch>
                </pic:blipFill>
                <pic:spPr>
                  <a:xfrm>
                    <a:off x="0" y="0"/>
                    <a:ext cx="1516909" cy="464958"/>
                  </a:xfrm>
                  <a:prstGeom prst="rect">
                    <a:avLst/>
                  </a:prstGeom>
                </pic:spPr>
              </pic:pic>
            </a:graphicData>
          </a:graphic>
        </wp:inline>
      </w:drawing>
    </w:r>
    <w:r w:rsidRPr="00B803D2">
      <w:rPr>
        <w:rFonts w:ascii="Cambria" w:hAnsi="Cambria"/>
        <w:noProof/>
        <w:lang w:val="en-GB"/>
      </w:rPr>
      <w:t xml:space="preserve"> </w:t>
    </w:r>
  </w:p>
  <w:p w14:paraId="596CA578" w14:textId="6D502C59" w:rsidR="00054D6D" w:rsidRDefault="00054D6D">
    <w:pPr>
      <w:pStyle w:val="Header"/>
      <w:rPr>
        <w:color w:val="A5C9EB" w:themeColor="text2" w:themeTint="40"/>
      </w:rPr>
    </w:pPr>
    <w:r w:rsidRPr="00054D6D">
      <w:rPr>
        <w:color w:val="A5C9EB" w:themeColor="text2" w:themeTint="40"/>
      </w:rPr>
      <w:t>______________________________________________________________________________________</w:t>
    </w:r>
  </w:p>
  <w:p w14:paraId="11F41AD6" w14:textId="77777777" w:rsidR="00F32438" w:rsidRDefault="00F324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9033EC"/>
    <w:multiLevelType w:val="hybridMultilevel"/>
    <w:tmpl w:val="3F90DD88"/>
    <w:lvl w:ilvl="0" w:tplc="5F4C54C0">
      <w:start w:val="1"/>
      <w:numFmt w:val="bullet"/>
      <w:lvlText w:val="●"/>
      <w:lvlJc w:val="left"/>
      <w:pPr>
        <w:ind w:left="720" w:hanging="360"/>
      </w:pPr>
    </w:lvl>
    <w:lvl w:ilvl="1" w:tplc="B398482C">
      <w:start w:val="1"/>
      <w:numFmt w:val="bullet"/>
      <w:lvlText w:val="○"/>
      <w:lvlJc w:val="left"/>
      <w:pPr>
        <w:ind w:left="1440" w:hanging="360"/>
      </w:pPr>
    </w:lvl>
    <w:lvl w:ilvl="2" w:tplc="18303894">
      <w:start w:val="1"/>
      <w:numFmt w:val="bullet"/>
      <w:lvlText w:val="■"/>
      <w:lvlJc w:val="left"/>
      <w:pPr>
        <w:ind w:left="2160" w:hanging="360"/>
      </w:pPr>
    </w:lvl>
    <w:lvl w:ilvl="3" w:tplc="DEC4AF5A">
      <w:start w:val="1"/>
      <w:numFmt w:val="bullet"/>
      <w:lvlText w:val="●"/>
      <w:lvlJc w:val="left"/>
      <w:pPr>
        <w:ind w:left="2880" w:hanging="360"/>
      </w:pPr>
    </w:lvl>
    <w:lvl w:ilvl="4" w:tplc="9AA8A35C">
      <w:start w:val="1"/>
      <w:numFmt w:val="bullet"/>
      <w:lvlText w:val="○"/>
      <w:lvlJc w:val="left"/>
      <w:pPr>
        <w:ind w:left="3600" w:hanging="360"/>
      </w:pPr>
    </w:lvl>
    <w:lvl w:ilvl="5" w:tplc="771CFB04">
      <w:start w:val="1"/>
      <w:numFmt w:val="bullet"/>
      <w:lvlText w:val="■"/>
      <w:lvlJc w:val="left"/>
      <w:pPr>
        <w:ind w:left="4320" w:hanging="360"/>
      </w:pPr>
    </w:lvl>
    <w:lvl w:ilvl="6" w:tplc="65060912">
      <w:start w:val="1"/>
      <w:numFmt w:val="bullet"/>
      <w:lvlText w:val="●"/>
      <w:lvlJc w:val="left"/>
      <w:pPr>
        <w:ind w:left="5040" w:hanging="360"/>
      </w:pPr>
    </w:lvl>
    <w:lvl w:ilvl="7" w:tplc="498851B0">
      <w:start w:val="1"/>
      <w:numFmt w:val="bullet"/>
      <w:lvlText w:val="●"/>
      <w:lvlJc w:val="left"/>
      <w:pPr>
        <w:ind w:left="5760" w:hanging="360"/>
      </w:pPr>
    </w:lvl>
    <w:lvl w:ilvl="8" w:tplc="4EDA620C">
      <w:start w:val="1"/>
      <w:numFmt w:val="bullet"/>
      <w:lvlText w:val="●"/>
      <w:lvlJc w:val="left"/>
      <w:pPr>
        <w:ind w:left="6480" w:hanging="360"/>
      </w:pPr>
    </w:lvl>
  </w:abstractNum>
  <w:abstractNum w:abstractNumId="1" w15:restartNumberingAfterBreak="0">
    <w:nsid w:val="52610825"/>
    <w:multiLevelType w:val="hybridMultilevel"/>
    <w:tmpl w:val="32844F98"/>
    <w:lvl w:ilvl="0" w:tplc="109EE7FE">
      <w:start w:val="1"/>
      <w:numFmt w:val="bullet"/>
      <w:lvlText w:val="•"/>
      <w:lvlJc w:val="left"/>
      <w:pPr>
        <w:ind w:left="720" w:hanging="360"/>
      </w:pPr>
    </w:lvl>
    <w:lvl w:ilvl="1" w:tplc="79623CEE">
      <w:numFmt w:val="decimal"/>
      <w:lvlText w:val=""/>
      <w:lvlJc w:val="left"/>
    </w:lvl>
    <w:lvl w:ilvl="2" w:tplc="E8581404">
      <w:numFmt w:val="decimal"/>
      <w:lvlText w:val=""/>
      <w:lvlJc w:val="left"/>
    </w:lvl>
    <w:lvl w:ilvl="3" w:tplc="43C2DA54">
      <w:numFmt w:val="decimal"/>
      <w:lvlText w:val=""/>
      <w:lvlJc w:val="left"/>
    </w:lvl>
    <w:lvl w:ilvl="4" w:tplc="56D820B2">
      <w:numFmt w:val="decimal"/>
      <w:lvlText w:val=""/>
      <w:lvlJc w:val="left"/>
    </w:lvl>
    <w:lvl w:ilvl="5" w:tplc="9162D270">
      <w:numFmt w:val="decimal"/>
      <w:lvlText w:val=""/>
      <w:lvlJc w:val="left"/>
    </w:lvl>
    <w:lvl w:ilvl="6" w:tplc="92F445B4">
      <w:numFmt w:val="decimal"/>
      <w:lvlText w:val=""/>
      <w:lvlJc w:val="left"/>
    </w:lvl>
    <w:lvl w:ilvl="7" w:tplc="8BEA15EA">
      <w:numFmt w:val="decimal"/>
      <w:lvlText w:val=""/>
      <w:lvlJc w:val="left"/>
    </w:lvl>
    <w:lvl w:ilvl="8" w:tplc="1C924DEC">
      <w:numFmt w:val="decimal"/>
      <w:lvlText w:val=""/>
      <w:lvlJc w:val="left"/>
    </w:lvl>
  </w:abstractNum>
  <w:abstractNum w:abstractNumId="2" w15:restartNumberingAfterBreak="0">
    <w:nsid w:val="728079A0"/>
    <w:multiLevelType w:val="hybridMultilevel"/>
    <w:tmpl w:val="887ECC38"/>
    <w:lvl w:ilvl="0" w:tplc="031CB5E4">
      <w:start w:val="1"/>
      <w:numFmt w:val="decimal"/>
      <w:lvlText w:val="%1."/>
      <w:lvlJc w:val="left"/>
      <w:pPr>
        <w:ind w:left="720" w:hanging="360"/>
      </w:pPr>
    </w:lvl>
    <w:lvl w:ilvl="1" w:tplc="73CAA922">
      <w:numFmt w:val="decimal"/>
      <w:lvlText w:val=""/>
      <w:lvlJc w:val="left"/>
    </w:lvl>
    <w:lvl w:ilvl="2" w:tplc="FFBED22C">
      <w:numFmt w:val="decimal"/>
      <w:lvlText w:val=""/>
      <w:lvlJc w:val="left"/>
    </w:lvl>
    <w:lvl w:ilvl="3" w:tplc="6F64CF1E">
      <w:numFmt w:val="decimal"/>
      <w:lvlText w:val=""/>
      <w:lvlJc w:val="left"/>
    </w:lvl>
    <w:lvl w:ilvl="4" w:tplc="57D02D5C">
      <w:numFmt w:val="decimal"/>
      <w:lvlText w:val=""/>
      <w:lvlJc w:val="left"/>
    </w:lvl>
    <w:lvl w:ilvl="5" w:tplc="714264A6">
      <w:numFmt w:val="decimal"/>
      <w:lvlText w:val=""/>
      <w:lvlJc w:val="left"/>
    </w:lvl>
    <w:lvl w:ilvl="6" w:tplc="A224E1B8">
      <w:numFmt w:val="decimal"/>
      <w:lvlText w:val=""/>
      <w:lvlJc w:val="left"/>
    </w:lvl>
    <w:lvl w:ilvl="7" w:tplc="061A8AE6">
      <w:numFmt w:val="decimal"/>
      <w:lvlText w:val=""/>
      <w:lvlJc w:val="left"/>
    </w:lvl>
    <w:lvl w:ilvl="8" w:tplc="3C44904C">
      <w:numFmt w:val="decimal"/>
      <w:lvlText w:val=""/>
      <w:lvlJc w:val="left"/>
    </w:lvl>
  </w:abstractNum>
  <w:abstractNum w:abstractNumId="3" w15:restartNumberingAfterBreak="0">
    <w:nsid w:val="743027C5"/>
    <w:multiLevelType w:val="hybridMultilevel"/>
    <w:tmpl w:val="B600D18C"/>
    <w:lvl w:ilvl="0" w:tplc="83526F2E">
      <w:start w:val="1"/>
      <w:numFmt w:val="bullet"/>
      <w:lvlText w:val="–"/>
      <w:lvlJc w:val="left"/>
      <w:pPr>
        <w:ind w:left="1080" w:hanging="360"/>
      </w:pPr>
    </w:lvl>
    <w:lvl w:ilvl="1" w:tplc="AC364550">
      <w:numFmt w:val="decimal"/>
      <w:lvlText w:val=""/>
      <w:lvlJc w:val="left"/>
    </w:lvl>
    <w:lvl w:ilvl="2" w:tplc="5BCAADCE">
      <w:numFmt w:val="decimal"/>
      <w:lvlText w:val=""/>
      <w:lvlJc w:val="left"/>
    </w:lvl>
    <w:lvl w:ilvl="3" w:tplc="46CEBD88">
      <w:numFmt w:val="decimal"/>
      <w:lvlText w:val=""/>
      <w:lvlJc w:val="left"/>
    </w:lvl>
    <w:lvl w:ilvl="4" w:tplc="BB180BB6">
      <w:numFmt w:val="decimal"/>
      <w:lvlText w:val=""/>
      <w:lvlJc w:val="left"/>
    </w:lvl>
    <w:lvl w:ilvl="5" w:tplc="A2F65A70">
      <w:numFmt w:val="decimal"/>
      <w:lvlText w:val=""/>
      <w:lvlJc w:val="left"/>
    </w:lvl>
    <w:lvl w:ilvl="6" w:tplc="FF4A52E4">
      <w:numFmt w:val="decimal"/>
      <w:lvlText w:val=""/>
      <w:lvlJc w:val="left"/>
    </w:lvl>
    <w:lvl w:ilvl="7" w:tplc="44C8FA32">
      <w:numFmt w:val="decimal"/>
      <w:lvlText w:val=""/>
      <w:lvlJc w:val="left"/>
    </w:lvl>
    <w:lvl w:ilvl="8" w:tplc="E776480E">
      <w:numFmt w:val="decimal"/>
      <w:lvlText w:val=""/>
      <w:lvlJc w:val="left"/>
    </w:lvl>
  </w:abstractNum>
  <w:num w:numId="1" w16cid:durableId="2045446194">
    <w:abstractNumId w:val="0"/>
    <w:lvlOverride w:ilvl="0">
      <w:startOverride w:val="1"/>
    </w:lvlOverride>
  </w:num>
  <w:num w:numId="2" w16cid:durableId="2142528343">
    <w:abstractNumId w:val="2"/>
    <w:lvlOverride w:ilvl="0">
      <w:startOverride w:val="1"/>
    </w:lvlOverride>
  </w:num>
  <w:num w:numId="3" w16cid:durableId="1146165947">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9"/>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40DC"/>
    <w:rsid w:val="00015A66"/>
    <w:rsid w:val="00020B40"/>
    <w:rsid w:val="00024BB1"/>
    <w:rsid w:val="0002695F"/>
    <w:rsid w:val="000320BE"/>
    <w:rsid w:val="00040B21"/>
    <w:rsid w:val="00040E4F"/>
    <w:rsid w:val="00052B55"/>
    <w:rsid w:val="00054D6D"/>
    <w:rsid w:val="00054F6D"/>
    <w:rsid w:val="00065267"/>
    <w:rsid w:val="00075404"/>
    <w:rsid w:val="00080DAF"/>
    <w:rsid w:val="00094B7F"/>
    <w:rsid w:val="000A4ECB"/>
    <w:rsid w:val="000B0E2C"/>
    <w:rsid w:val="000B6E7C"/>
    <w:rsid w:val="000C2735"/>
    <w:rsid w:val="000C58EE"/>
    <w:rsid w:val="000D5004"/>
    <w:rsid w:val="000D5ACE"/>
    <w:rsid w:val="000E6DB5"/>
    <w:rsid w:val="000F7A52"/>
    <w:rsid w:val="00100FC7"/>
    <w:rsid w:val="00155464"/>
    <w:rsid w:val="00155739"/>
    <w:rsid w:val="00161D4F"/>
    <w:rsid w:val="00166E7F"/>
    <w:rsid w:val="001770C7"/>
    <w:rsid w:val="001773FA"/>
    <w:rsid w:val="001901FA"/>
    <w:rsid w:val="00195AE7"/>
    <w:rsid w:val="001A4524"/>
    <w:rsid w:val="001B36FC"/>
    <w:rsid w:val="001C1433"/>
    <w:rsid w:val="001C7425"/>
    <w:rsid w:val="001F0D22"/>
    <w:rsid w:val="00231B6A"/>
    <w:rsid w:val="00244F2D"/>
    <w:rsid w:val="0025119C"/>
    <w:rsid w:val="00256DFA"/>
    <w:rsid w:val="00265C70"/>
    <w:rsid w:val="00266314"/>
    <w:rsid w:val="00282EB7"/>
    <w:rsid w:val="002837E0"/>
    <w:rsid w:val="002875C4"/>
    <w:rsid w:val="002940F4"/>
    <w:rsid w:val="00295547"/>
    <w:rsid w:val="002A380A"/>
    <w:rsid w:val="002A76C9"/>
    <w:rsid w:val="002C0D4D"/>
    <w:rsid w:val="002C3514"/>
    <w:rsid w:val="002D1D56"/>
    <w:rsid w:val="002D2FEA"/>
    <w:rsid w:val="002D7CA5"/>
    <w:rsid w:val="002F4DBF"/>
    <w:rsid w:val="002F621D"/>
    <w:rsid w:val="002F7E57"/>
    <w:rsid w:val="00324CD9"/>
    <w:rsid w:val="0032741E"/>
    <w:rsid w:val="00330E3D"/>
    <w:rsid w:val="0033324D"/>
    <w:rsid w:val="0034636C"/>
    <w:rsid w:val="0035714F"/>
    <w:rsid w:val="00365080"/>
    <w:rsid w:val="0038139E"/>
    <w:rsid w:val="00381B7E"/>
    <w:rsid w:val="003844E1"/>
    <w:rsid w:val="00387515"/>
    <w:rsid w:val="003965DF"/>
    <w:rsid w:val="003A6F38"/>
    <w:rsid w:val="003B5914"/>
    <w:rsid w:val="003D0ED9"/>
    <w:rsid w:val="003D2B8B"/>
    <w:rsid w:val="003E63FD"/>
    <w:rsid w:val="003F2411"/>
    <w:rsid w:val="004055D7"/>
    <w:rsid w:val="00407374"/>
    <w:rsid w:val="00411311"/>
    <w:rsid w:val="00415FAE"/>
    <w:rsid w:val="00423447"/>
    <w:rsid w:val="004309B3"/>
    <w:rsid w:val="0043754A"/>
    <w:rsid w:val="004378E7"/>
    <w:rsid w:val="00440585"/>
    <w:rsid w:val="00455BFB"/>
    <w:rsid w:val="00460A8B"/>
    <w:rsid w:val="00475298"/>
    <w:rsid w:val="00475D04"/>
    <w:rsid w:val="004A2AA0"/>
    <w:rsid w:val="004B57AB"/>
    <w:rsid w:val="004C25B2"/>
    <w:rsid w:val="004D072C"/>
    <w:rsid w:val="004D1898"/>
    <w:rsid w:val="004F115C"/>
    <w:rsid w:val="004F60CF"/>
    <w:rsid w:val="0050417B"/>
    <w:rsid w:val="0051775C"/>
    <w:rsid w:val="0053614F"/>
    <w:rsid w:val="00540B30"/>
    <w:rsid w:val="005470B9"/>
    <w:rsid w:val="0055677B"/>
    <w:rsid w:val="005623D1"/>
    <w:rsid w:val="00590F36"/>
    <w:rsid w:val="00591527"/>
    <w:rsid w:val="005975F6"/>
    <w:rsid w:val="005A04E8"/>
    <w:rsid w:val="005B35CD"/>
    <w:rsid w:val="005B5142"/>
    <w:rsid w:val="005B7E20"/>
    <w:rsid w:val="005F40DC"/>
    <w:rsid w:val="006015F8"/>
    <w:rsid w:val="00602372"/>
    <w:rsid w:val="006130D3"/>
    <w:rsid w:val="006139BA"/>
    <w:rsid w:val="006168A0"/>
    <w:rsid w:val="00622364"/>
    <w:rsid w:val="00626C94"/>
    <w:rsid w:val="0063661B"/>
    <w:rsid w:val="006418E3"/>
    <w:rsid w:val="00645F5F"/>
    <w:rsid w:val="006757D8"/>
    <w:rsid w:val="0068104D"/>
    <w:rsid w:val="00685486"/>
    <w:rsid w:val="00687FFA"/>
    <w:rsid w:val="006B346A"/>
    <w:rsid w:val="006E24D0"/>
    <w:rsid w:val="006F04F3"/>
    <w:rsid w:val="00701AF4"/>
    <w:rsid w:val="00702535"/>
    <w:rsid w:val="0070681B"/>
    <w:rsid w:val="00707434"/>
    <w:rsid w:val="007249CD"/>
    <w:rsid w:val="00736697"/>
    <w:rsid w:val="007374A4"/>
    <w:rsid w:val="00740C5C"/>
    <w:rsid w:val="00742551"/>
    <w:rsid w:val="007425EF"/>
    <w:rsid w:val="00742FEE"/>
    <w:rsid w:val="00757645"/>
    <w:rsid w:val="00757DE8"/>
    <w:rsid w:val="00766AD0"/>
    <w:rsid w:val="0078037C"/>
    <w:rsid w:val="00784DAB"/>
    <w:rsid w:val="00791A28"/>
    <w:rsid w:val="007B1697"/>
    <w:rsid w:val="00812AFC"/>
    <w:rsid w:val="008144D0"/>
    <w:rsid w:val="008228F5"/>
    <w:rsid w:val="008273BA"/>
    <w:rsid w:val="0083106E"/>
    <w:rsid w:val="00834B35"/>
    <w:rsid w:val="00845733"/>
    <w:rsid w:val="0085258C"/>
    <w:rsid w:val="008556D7"/>
    <w:rsid w:val="00891D38"/>
    <w:rsid w:val="008923CF"/>
    <w:rsid w:val="008950D7"/>
    <w:rsid w:val="0089776B"/>
    <w:rsid w:val="008B7CAF"/>
    <w:rsid w:val="008C698E"/>
    <w:rsid w:val="008D0C83"/>
    <w:rsid w:val="008D5886"/>
    <w:rsid w:val="008E0935"/>
    <w:rsid w:val="008E4801"/>
    <w:rsid w:val="008E48AA"/>
    <w:rsid w:val="00917305"/>
    <w:rsid w:val="0092175B"/>
    <w:rsid w:val="00925EAE"/>
    <w:rsid w:val="00930859"/>
    <w:rsid w:val="00951508"/>
    <w:rsid w:val="00954518"/>
    <w:rsid w:val="00954885"/>
    <w:rsid w:val="00956405"/>
    <w:rsid w:val="00962AB3"/>
    <w:rsid w:val="0097199B"/>
    <w:rsid w:val="009774C0"/>
    <w:rsid w:val="00987707"/>
    <w:rsid w:val="00995D42"/>
    <w:rsid w:val="009B2D1D"/>
    <w:rsid w:val="009C275F"/>
    <w:rsid w:val="009C6DA9"/>
    <w:rsid w:val="009D20AD"/>
    <w:rsid w:val="009E571A"/>
    <w:rsid w:val="009F70D1"/>
    <w:rsid w:val="009F7910"/>
    <w:rsid w:val="00A008B6"/>
    <w:rsid w:val="00A00EAA"/>
    <w:rsid w:val="00A14688"/>
    <w:rsid w:val="00A373F1"/>
    <w:rsid w:val="00A409DA"/>
    <w:rsid w:val="00A50ED7"/>
    <w:rsid w:val="00A57576"/>
    <w:rsid w:val="00A66493"/>
    <w:rsid w:val="00A91B6C"/>
    <w:rsid w:val="00A96E63"/>
    <w:rsid w:val="00AB29F2"/>
    <w:rsid w:val="00AC0F7F"/>
    <w:rsid w:val="00AC25D2"/>
    <w:rsid w:val="00AE5BB5"/>
    <w:rsid w:val="00AF17FA"/>
    <w:rsid w:val="00AF6BA2"/>
    <w:rsid w:val="00B140CC"/>
    <w:rsid w:val="00B54574"/>
    <w:rsid w:val="00B74B9D"/>
    <w:rsid w:val="00B75846"/>
    <w:rsid w:val="00B93BE2"/>
    <w:rsid w:val="00B96790"/>
    <w:rsid w:val="00BA125E"/>
    <w:rsid w:val="00BA7239"/>
    <w:rsid w:val="00BB64DB"/>
    <w:rsid w:val="00BC1979"/>
    <w:rsid w:val="00BC73B8"/>
    <w:rsid w:val="00BD6EE2"/>
    <w:rsid w:val="00BF48AD"/>
    <w:rsid w:val="00C033B8"/>
    <w:rsid w:val="00C03FA0"/>
    <w:rsid w:val="00C049A4"/>
    <w:rsid w:val="00C451E1"/>
    <w:rsid w:val="00C555FF"/>
    <w:rsid w:val="00C573C3"/>
    <w:rsid w:val="00C62263"/>
    <w:rsid w:val="00C640D9"/>
    <w:rsid w:val="00C738FB"/>
    <w:rsid w:val="00C964EF"/>
    <w:rsid w:val="00CA2453"/>
    <w:rsid w:val="00CB6342"/>
    <w:rsid w:val="00CC1E14"/>
    <w:rsid w:val="00CD13D0"/>
    <w:rsid w:val="00CF1805"/>
    <w:rsid w:val="00CF4E07"/>
    <w:rsid w:val="00D21F4B"/>
    <w:rsid w:val="00D22ABC"/>
    <w:rsid w:val="00D24D05"/>
    <w:rsid w:val="00D3163F"/>
    <w:rsid w:val="00D36C1E"/>
    <w:rsid w:val="00D4728D"/>
    <w:rsid w:val="00D544EF"/>
    <w:rsid w:val="00D60C0C"/>
    <w:rsid w:val="00D77D9B"/>
    <w:rsid w:val="00D84226"/>
    <w:rsid w:val="00D86C80"/>
    <w:rsid w:val="00D9685F"/>
    <w:rsid w:val="00DA1B18"/>
    <w:rsid w:val="00DC434A"/>
    <w:rsid w:val="00DD26B0"/>
    <w:rsid w:val="00DD2BCA"/>
    <w:rsid w:val="00DE4D8E"/>
    <w:rsid w:val="00DF5CE1"/>
    <w:rsid w:val="00DF6BFC"/>
    <w:rsid w:val="00E04A0A"/>
    <w:rsid w:val="00E131C6"/>
    <w:rsid w:val="00E64D36"/>
    <w:rsid w:val="00E74792"/>
    <w:rsid w:val="00E8227F"/>
    <w:rsid w:val="00E8715C"/>
    <w:rsid w:val="00E911C2"/>
    <w:rsid w:val="00E9551D"/>
    <w:rsid w:val="00E958EC"/>
    <w:rsid w:val="00E96FB5"/>
    <w:rsid w:val="00E971EC"/>
    <w:rsid w:val="00EB1C02"/>
    <w:rsid w:val="00EB73B2"/>
    <w:rsid w:val="00ED69C1"/>
    <w:rsid w:val="00EF2941"/>
    <w:rsid w:val="00F32438"/>
    <w:rsid w:val="00F3797D"/>
    <w:rsid w:val="00F5090A"/>
    <w:rsid w:val="00F52282"/>
    <w:rsid w:val="00F626C4"/>
    <w:rsid w:val="00F62E08"/>
    <w:rsid w:val="00F67FDC"/>
    <w:rsid w:val="00F95829"/>
    <w:rsid w:val="00FB10D6"/>
    <w:rsid w:val="00FC4E33"/>
    <w:rsid w:val="00FD28C8"/>
    <w:rsid w:val="00FD6347"/>
    <w:rsid w:val="00FE707D"/>
    <w:rsid w:val="00FF0CD5"/>
    <w:rsid w:val="00FF522B"/>
    <w:rsid w:val="7D66A2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5899BB"/>
  <w15:docId w15:val="{59B2910F-4B97-4A30-BA28-39EA6D23A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spacing w:before="360" w:after="120"/>
      <w:outlineLvl w:val="0"/>
    </w:pPr>
    <w:rPr>
      <w:b/>
      <w:bCs/>
      <w:color w:val="006BB6"/>
      <w:sz w:val="28"/>
      <w:szCs w:val="28"/>
    </w:rPr>
  </w:style>
  <w:style w:type="paragraph" w:styleId="Heading2">
    <w:name w:val="heading 2"/>
    <w:uiPriority w:val="9"/>
    <w:unhideWhenUsed/>
    <w:qFormat/>
    <w:pPr>
      <w:spacing w:before="240" w:after="80"/>
      <w:outlineLvl w:val="1"/>
    </w:pPr>
    <w:rPr>
      <w:b/>
      <w:bCs/>
      <w:color w:val="005A8E"/>
      <w:sz w:val="24"/>
      <w:szCs w:val="24"/>
    </w:rPr>
  </w:style>
  <w:style w:type="paragraph" w:styleId="Heading3">
    <w:name w:val="heading 3"/>
    <w:uiPriority w:val="9"/>
    <w:unhideWhenUsed/>
    <w:qFormat/>
    <w:pPr>
      <w:spacing w:before="200" w:after="60"/>
      <w:outlineLvl w:val="2"/>
    </w:pPr>
    <w:rPr>
      <w:b/>
      <w:bCs/>
      <w:color w:val="333333"/>
      <w:sz w:val="22"/>
      <w:szCs w:val="22"/>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UnresolvedMention">
    <w:name w:val="Unresolved Mention"/>
    <w:basedOn w:val="DefaultParagraphFont"/>
    <w:uiPriority w:val="99"/>
    <w:semiHidden/>
    <w:unhideWhenUsed/>
    <w:rsid w:val="002837E0"/>
    <w:rPr>
      <w:color w:val="605E5C"/>
      <w:shd w:val="clear" w:color="auto" w:fill="E1DFDD"/>
    </w:rPr>
  </w:style>
  <w:style w:type="paragraph" w:styleId="Bibliography">
    <w:name w:val="Bibliography"/>
    <w:basedOn w:val="Normal"/>
    <w:next w:val="Normal"/>
    <w:uiPriority w:val="37"/>
    <w:unhideWhenUsed/>
    <w:rsid w:val="000B0E2C"/>
    <w:pPr>
      <w:spacing w:after="240"/>
    </w:pPr>
  </w:style>
  <w:style w:type="paragraph" w:styleId="Header">
    <w:name w:val="header"/>
    <w:basedOn w:val="Normal"/>
    <w:link w:val="HeaderChar"/>
    <w:uiPriority w:val="99"/>
    <w:unhideWhenUsed/>
    <w:rsid w:val="008950D7"/>
    <w:pPr>
      <w:tabs>
        <w:tab w:val="center" w:pos="4680"/>
        <w:tab w:val="right" w:pos="9360"/>
      </w:tabs>
    </w:pPr>
  </w:style>
  <w:style w:type="character" w:customStyle="1" w:styleId="HeaderChar">
    <w:name w:val="Header Char"/>
    <w:basedOn w:val="DefaultParagraphFont"/>
    <w:link w:val="Header"/>
    <w:uiPriority w:val="99"/>
    <w:rsid w:val="008950D7"/>
  </w:style>
  <w:style w:type="paragraph" w:styleId="Footer">
    <w:name w:val="footer"/>
    <w:basedOn w:val="Normal"/>
    <w:link w:val="FooterChar"/>
    <w:uiPriority w:val="99"/>
    <w:unhideWhenUsed/>
    <w:rsid w:val="008950D7"/>
    <w:pPr>
      <w:tabs>
        <w:tab w:val="center" w:pos="4680"/>
        <w:tab w:val="right" w:pos="9360"/>
      </w:tabs>
    </w:pPr>
  </w:style>
  <w:style w:type="character" w:customStyle="1" w:styleId="FooterChar">
    <w:name w:val="Footer Char"/>
    <w:basedOn w:val="DefaultParagraphFont"/>
    <w:link w:val="Footer"/>
    <w:uiPriority w:val="99"/>
    <w:rsid w:val="008950D7"/>
  </w:style>
  <w:style w:type="character" w:styleId="Strong">
    <w:name w:val="Strong"/>
    <w:basedOn w:val="DefaultParagraphFont"/>
    <w:uiPriority w:val="22"/>
    <w:qFormat/>
    <w:rsid w:val="0043754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292325">
      <w:bodyDiv w:val="1"/>
      <w:marLeft w:val="0"/>
      <w:marRight w:val="0"/>
      <w:marTop w:val="0"/>
      <w:marBottom w:val="0"/>
      <w:divBdr>
        <w:top w:val="none" w:sz="0" w:space="0" w:color="auto"/>
        <w:left w:val="none" w:sz="0" w:space="0" w:color="auto"/>
        <w:bottom w:val="none" w:sz="0" w:space="0" w:color="auto"/>
        <w:right w:val="none" w:sz="0" w:space="0" w:color="auto"/>
      </w:divBdr>
    </w:div>
    <w:div w:id="361327887">
      <w:bodyDiv w:val="1"/>
      <w:marLeft w:val="0"/>
      <w:marRight w:val="0"/>
      <w:marTop w:val="0"/>
      <w:marBottom w:val="0"/>
      <w:divBdr>
        <w:top w:val="none" w:sz="0" w:space="0" w:color="auto"/>
        <w:left w:val="none" w:sz="0" w:space="0" w:color="auto"/>
        <w:bottom w:val="none" w:sz="0" w:space="0" w:color="auto"/>
        <w:right w:val="none" w:sz="0" w:space="0" w:color="auto"/>
      </w:divBdr>
    </w:div>
    <w:div w:id="797260284">
      <w:bodyDiv w:val="1"/>
      <w:marLeft w:val="0"/>
      <w:marRight w:val="0"/>
      <w:marTop w:val="0"/>
      <w:marBottom w:val="0"/>
      <w:divBdr>
        <w:top w:val="none" w:sz="0" w:space="0" w:color="auto"/>
        <w:left w:val="none" w:sz="0" w:space="0" w:color="auto"/>
        <w:bottom w:val="none" w:sz="0" w:space="0" w:color="auto"/>
        <w:right w:val="none" w:sz="0" w:space="0" w:color="auto"/>
      </w:divBdr>
      <w:divsChild>
        <w:div w:id="1302006632">
          <w:marLeft w:val="0"/>
          <w:marRight w:val="0"/>
          <w:marTop w:val="0"/>
          <w:marBottom w:val="0"/>
          <w:divBdr>
            <w:top w:val="none" w:sz="0" w:space="0" w:color="auto"/>
            <w:left w:val="none" w:sz="0" w:space="0" w:color="auto"/>
            <w:bottom w:val="none" w:sz="0" w:space="0" w:color="auto"/>
            <w:right w:val="none" w:sz="0" w:space="0" w:color="auto"/>
          </w:divBdr>
        </w:div>
      </w:divsChild>
    </w:div>
    <w:div w:id="1528912221">
      <w:bodyDiv w:val="1"/>
      <w:marLeft w:val="0"/>
      <w:marRight w:val="0"/>
      <w:marTop w:val="0"/>
      <w:marBottom w:val="0"/>
      <w:divBdr>
        <w:top w:val="none" w:sz="0" w:space="0" w:color="auto"/>
        <w:left w:val="none" w:sz="0" w:space="0" w:color="auto"/>
        <w:bottom w:val="none" w:sz="0" w:space="0" w:color="auto"/>
        <w:right w:val="none" w:sz="0" w:space="0" w:color="auto"/>
      </w:divBdr>
    </w:div>
    <w:div w:id="1563834276">
      <w:bodyDiv w:val="1"/>
      <w:marLeft w:val="0"/>
      <w:marRight w:val="0"/>
      <w:marTop w:val="0"/>
      <w:marBottom w:val="0"/>
      <w:divBdr>
        <w:top w:val="none" w:sz="0" w:space="0" w:color="auto"/>
        <w:left w:val="none" w:sz="0" w:space="0" w:color="auto"/>
        <w:bottom w:val="none" w:sz="0" w:space="0" w:color="auto"/>
        <w:right w:val="none" w:sz="0" w:space="0" w:color="auto"/>
      </w:divBdr>
    </w:div>
    <w:div w:id="1884756098">
      <w:bodyDiv w:val="1"/>
      <w:marLeft w:val="0"/>
      <w:marRight w:val="0"/>
      <w:marTop w:val="0"/>
      <w:marBottom w:val="0"/>
      <w:divBdr>
        <w:top w:val="none" w:sz="0" w:space="0" w:color="auto"/>
        <w:left w:val="none" w:sz="0" w:space="0" w:color="auto"/>
        <w:bottom w:val="none" w:sz="0" w:space="0" w:color="auto"/>
        <w:right w:val="none" w:sz="0" w:space="0" w:color="auto"/>
      </w:divBdr>
      <w:divsChild>
        <w:div w:id="143513239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rhmph@who.int"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xtranet.who.int/dataformv6/index.php/653465?lang=es"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xtranet.who.int/dataformv6/index.php/653465?lang=es"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blogs.worldbank.org/en/opendata/world-bank-country-classifications-by-income-level-for-2024-2025" TargetMode="External"/><Relationship Id="rId2" Type="http://schemas.openxmlformats.org/officeDocument/2006/relationships/hyperlink" Target="https://www.who.int/about/who-we-are/regional-offices" TargetMode="External"/><Relationship Id="rId1" Type="http://schemas.openxmlformats.org/officeDocument/2006/relationships/hyperlink" Target="https://blogs.worldbank.org/en/opendata/world-bank-country-classifications-by-income-level-for-2024-2025"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a4400-f2ee-4775-9675-acbd89acb25a">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F9FD318D196264CAAFC950941FDB879" ma:contentTypeVersion="11" ma:contentTypeDescription="Create a new document." ma:contentTypeScope="" ma:versionID="6794fcebe5ab1505a2349ee0d1ce4e6f">
  <xsd:schema xmlns:xsd="http://www.w3.org/2001/XMLSchema" xmlns:xs="http://www.w3.org/2001/XMLSchema" xmlns:p="http://schemas.microsoft.com/office/2006/metadata/properties" xmlns:ns2="174a4400-f2ee-4775-9675-acbd89acb25a" targetNamespace="http://schemas.microsoft.com/office/2006/metadata/properties" ma:root="true" ma:fieldsID="b0759e7e7797b254fe68be10b5721172" ns2:_="">
    <xsd:import namespace="174a4400-f2ee-4775-9675-acbd89acb25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a4400-f2ee-4775-9675-acbd89acb2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a4eac88-8ae6-4a96-90c7-97bc93c844ef"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80E66-EF94-4384-A5B0-C87DDEE51DCC}">
  <ds:schemaRefs>
    <ds:schemaRef ds:uri="http://schemas.microsoft.com/sharepoint/v3/contenttype/forms"/>
  </ds:schemaRefs>
</ds:datastoreItem>
</file>

<file path=customXml/itemProps2.xml><?xml version="1.0" encoding="utf-8"?>
<ds:datastoreItem xmlns:ds="http://schemas.openxmlformats.org/officeDocument/2006/customXml" ds:itemID="{CC07BB38-7427-40CC-B2C4-788401FAFDED}">
  <ds:schemaRefs>
    <ds:schemaRef ds:uri="http://schemas.microsoft.com/office/2006/metadata/properties"/>
    <ds:schemaRef ds:uri="http://schemas.microsoft.com/office/infopath/2007/PartnerControls"/>
    <ds:schemaRef ds:uri="174a4400-f2ee-4775-9675-acbd89acb25a"/>
  </ds:schemaRefs>
</ds:datastoreItem>
</file>

<file path=customXml/itemProps3.xml><?xml version="1.0" encoding="utf-8"?>
<ds:datastoreItem xmlns:ds="http://schemas.openxmlformats.org/officeDocument/2006/customXml" ds:itemID="{9CAC2CB7-88E2-4F6B-B03B-7BECE0841A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a4400-f2ee-4775-9675-acbd89acb2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EB43198-6D43-40DF-812B-0F3C25FF1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3</Pages>
  <Words>5207</Words>
  <Characters>29683</Characters>
  <Application>Microsoft Office Word</Application>
  <DocSecurity>0</DocSecurity>
  <Lines>247</Lines>
  <Paragraphs>69</Paragraphs>
  <ScaleCrop>false</ScaleCrop>
  <Company/>
  <LinksUpToDate>false</LinksUpToDate>
  <CharactersWithSpaces>34821</CharactersWithSpaces>
  <SharedDoc>false</SharedDoc>
  <HLinks>
    <vt:vector size="36" baseType="variant">
      <vt:variant>
        <vt:i4>6357068</vt:i4>
      </vt:variant>
      <vt:variant>
        <vt:i4>42</vt:i4>
      </vt:variant>
      <vt:variant>
        <vt:i4>0</vt:i4>
      </vt:variant>
      <vt:variant>
        <vt:i4>5</vt:i4>
      </vt:variant>
      <vt:variant>
        <vt:lpwstr>mailto:srhmph@who.int</vt:lpwstr>
      </vt:variant>
      <vt:variant>
        <vt:lpwstr/>
      </vt:variant>
      <vt:variant>
        <vt:i4>1638492</vt:i4>
      </vt:variant>
      <vt:variant>
        <vt:i4>39</vt:i4>
      </vt:variant>
      <vt:variant>
        <vt:i4>0</vt:i4>
      </vt:variant>
      <vt:variant>
        <vt:i4>5</vt:i4>
      </vt:variant>
      <vt:variant>
        <vt:lpwstr>mailto:application form in this link</vt:lpwstr>
      </vt:variant>
      <vt:variant>
        <vt:lpwstr/>
      </vt:variant>
      <vt:variant>
        <vt:i4>5505096</vt:i4>
      </vt:variant>
      <vt:variant>
        <vt:i4>0</vt:i4>
      </vt:variant>
      <vt:variant>
        <vt:i4>0</vt:i4>
      </vt:variant>
      <vt:variant>
        <vt:i4>5</vt:i4>
      </vt:variant>
      <vt:variant>
        <vt:lpwstr>https://forms.office.com/e/E7xNvKNvMh</vt:lpwstr>
      </vt:variant>
      <vt:variant>
        <vt:lpwstr/>
      </vt:variant>
      <vt:variant>
        <vt:i4>5308443</vt:i4>
      </vt:variant>
      <vt:variant>
        <vt:i4>6</vt:i4>
      </vt:variant>
      <vt:variant>
        <vt:i4>0</vt:i4>
      </vt:variant>
      <vt:variant>
        <vt:i4>5</vt:i4>
      </vt:variant>
      <vt:variant>
        <vt:lpwstr>https://blogs.worldbank.org/en/opendata/world-bank-country-classifications-by-income-level-for-2024-2025</vt:lpwstr>
      </vt:variant>
      <vt:variant>
        <vt:lpwstr/>
      </vt:variant>
      <vt:variant>
        <vt:i4>983108</vt:i4>
      </vt:variant>
      <vt:variant>
        <vt:i4>3</vt:i4>
      </vt:variant>
      <vt:variant>
        <vt:i4>0</vt:i4>
      </vt:variant>
      <vt:variant>
        <vt:i4>5</vt:i4>
      </vt:variant>
      <vt:variant>
        <vt:lpwstr>https://www.who.int/about/who-we-are/regional-offices</vt:lpwstr>
      </vt:variant>
      <vt:variant>
        <vt:lpwstr/>
      </vt:variant>
      <vt:variant>
        <vt:i4>5308443</vt:i4>
      </vt:variant>
      <vt:variant>
        <vt:i4>0</vt:i4>
      </vt:variant>
      <vt:variant>
        <vt:i4>0</vt:i4>
      </vt:variant>
      <vt:variant>
        <vt:i4>5</vt:i4>
      </vt:variant>
      <vt:variant>
        <vt:lpwstr>https://blogs.worldbank.org/en/opendata/world-bank-country-classifications-by-income-level-for-2024-202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named</dc:creator>
  <cp:keywords/>
  <cp:lastModifiedBy>BRIZUELA, Vanessa</cp:lastModifiedBy>
  <cp:revision>4</cp:revision>
  <dcterms:created xsi:type="dcterms:W3CDTF">2026-04-07T13:43:00Z</dcterms:created>
  <dcterms:modified xsi:type="dcterms:W3CDTF">2026-04-0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EVtjqdBD"/&gt;&lt;style id="http://www.zotero.org/styles/springer-vancouver-brackets"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y fmtid="{D5CDD505-2E9C-101B-9397-08002B2CF9AE}" pid="4" name="ContentTypeId">
    <vt:lpwstr>0x0101005F9FD318D196264CAAFC950941FDB879</vt:lpwstr>
  </property>
  <property fmtid="{D5CDD505-2E9C-101B-9397-08002B2CF9AE}" pid="5" name="MediaServiceImageTags">
    <vt:lpwstr/>
  </property>
  <property fmtid="{D5CDD505-2E9C-101B-9397-08002B2CF9AE}" pid="6" name="docLang">
    <vt:lpwstr>en</vt:lpwstr>
  </property>
</Properties>
</file>